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FD3315D" w:rsidR="0024337D" w:rsidRPr="005A0458" w:rsidRDefault="0024337D" w:rsidP="0024337D">
      <w:commentRangeStart w:id="0"/>
      <w:commentRangeStart w:id="1"/>
      <w:commentRangeStart w:id="2"/>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commentRangeEnd w:id="0"/>
      <w:r w:rsidR="00187EDA">
        <w:rPr>
          <w:rStyle w:val="CommentReference"/>
        </w:rPr>
        <w:commentReference w:id="0"/>
      </w:r>
      <w:commentRangeEnd w:id="1"/>
      <w:r w:rsidR="007268F9">
        <w:rPr>
          <w:rStyle w:val="CommentReference"/>
        </w:rPr>
        <w:commentReference w:id="1"/>
      </w:r>
      <w:commentRangeEnd w:id="2"/>
      <w:r w:rsidR="005A1BEF">
        <w:rPr>
          <w:rStyle w:val="CommentReference"/>
        </w:rPr>
        <w:commentReference w:id="2"/>
      </w:r>
    </w:p>
    <w:p w14:paraId="5141BD4C" w14:textId="474671C3" w:rsidR="0024337D" w:rsidRPr="007E6B76" w:rsidRDefault="00283883" w:rsidP="007E6B76">
      <w:pPr>
        <w:pStyle w:val="Heading1"/>
      </w:pPr>
      <w:r w:rsidRPr="007E6B76">
        <w:t>Abstract</w:t>
      </w:r>
    </w:p>
    <w:p w14:paraId="6207E5D9" w14:textId="6E207584" w:rsidR="0024337D" w:rsidRPr="007268F9" w:rsidRDefault="0024337D" w:rsidP="0024337D">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applied our </w:t>
      </w:r>
      <w:r w:rsidR="005A0458" w:rsidRPr="007268F9">
        <w:t>experimentally measured</w:t>
      </w:r>
      <w:r w:rsidRPr="007268F9">
        <w:t xml:space="preserve"> heating and cooling effect</w:t>
      </w:r>
      <w:r w:rsidR="00F3522F">
        <w:t>s</w:t>
      </w:r>
      <w:r w:rsidRPr="007268F9">
        <w:t xml:space="preserve"> to two historical case studies: the 2015 Pakistan heat wave and the 2021 Texas power crisis. Passive and low-energy strategies can reduce the sleep time heat or cold exposure by as much as 90%.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p w14:paraId="79E30A2E" w14:textId="0D40258E" w:rsidR="004F7E72" w:rsidRDefault="00187EDA" w:rsidP="007268F9">
      <w:pPr>
        <w:pStyle w:val="Heading1"/>
      </w:pPr>
      <w:r>
        <w:t>Mai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0CA1EE1F"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416536">
        <w:instrText xml:space="preserve"> ADDIN ZOTERO_ITEM CSL_CITATION {"citationID":"JNNpV1FJ","properties":{"formattedCitation":"\\super 15\\nosupersub{}","plainCitation":"15","noteIndex":0},"citationItems":[{"id":"wZ7P8h5N/X47FKKWX","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p>
    <w:p w14:paraId="6699761D" w14:textId="20901911"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306945" w:rsidRPr="00306945">
        <w:rPr>
          <w:rFonts w:cs="Times New Roman"/>
          <w:vertAlign w:val="superscript"/>
        </w:rPr>
        <w:t>18–21</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306945" w:rsidRPr="00306945">
        <w:rPr>
          <w:rFonts w:cs="Times New Roman"/>
          <w:vertAlign w:val="superscript"/>
        </w:rPr>
        <w:t>22,23</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6D5EFEA"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105E3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306945" w:rsidRPr="00306945">
        <w:rPr>
          <w:rFonts w:cs="Times New Roman"/>
          <w:vertAlign w:val="superscript"/>
        </w:rPr>
        <w:t>24</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However, space heating and cooling is energy intensive </w:t>
      </w:r>
      <w:commentRangeStart w:id="3"/>
      <w:r>
        <w:t>(</w:t>
      </w:r>
      <w:r w:rsidR="0082218C">
        <w:t>power rating ~3 kW for cooling and ~20 kW for heating</w:t>
      </w:r>
      <w:r>
        <w:t xml:space="preserve">) </w:t>
      </w:r>
      <w:commentRangeEnd w:id="3"/>
      <w:r w:rsidR="00B877D9">
        <w:rPr>
          <w:rStyle w:val="CommentReference"/>
        </w:rPr>
        <w:commentReference w:id="3"/>
      </w:r>
      <w:r>
        <w:t>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306945" w:rsidRPr="00306945">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105E3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105E3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Hong Kong</w:t>
      </w:r>
      <w:r>
        <w:fldChar w:fldCharType="begin"/>
      </w:r>
      <w:r w:rsidR="00105E3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306945" w:rsidRPr="00306945">
        <w:rPr>
          <w:rFonts w:cs="Times New Roman"/>
          <w:vertAlign w:val="superscript"/>
        </w:rPr>
        <w:t>28</w:t>
      </w:r>
      <w:r>
        <w:fldChar w:fldCharType="end"/>
      </w:r>
      <w:r>
        <w:t>, China</w:t>
      </w:r>
      <w:r>
        <w:fldChar w:fldCharType="begin"/>
      </w:r>
      <w:r w:rsidR="00105E3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306945" w:rsidRPr="00306945">
        <w:rPr>
          <w:rFonts w:cs="Times New Roman"/>
          <w:vertAlign w:val="superscript"/>
        </w:rPr>
        <w:t>29</w:t>
      </w:r>
      <w:r>
        <w:fldChar w:fldCharType="end"/>
      </w:r>
      <w:r>
        <w:t>, and Singapore</w:t>
      </w:r>
      <w:r>
        <w:fldChar w:fldCharType="begin"/>
      </w:r>
      <w:r w:rsidR="00105E3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306945" w:rsidRPr="00306945">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416536">
        <w:instrText xml:space="preserve"> ADDIN ZOTERO_ITEM CSL_CITATION {"citationID":"YOANzYEF","properties":{"formattedCitation":"\\super 31\\nosupersub{}","plainCitation":"31","noteIndex":0},"citationItems":[{"id":"wZ7P8h5N/aWaO8zzr","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306945" w:rsidRPr="00306945">
        <w:rPr>
          <w:rFonts w:cs="Times New Roman"/>
          <w:vertAlign w:val="superscript"/>
        </w:rPr>
        <w:t>31</w:t>
      </w:r>
      <w:r>
        <w:fldChar w:fldCharType="end"/>
      </w:r>
      <w:r>
        <w:t xml:space="preserve">. </w:t>
      </w:r>
    </w:p>
    <w:p w14:paraId="05A4167B" w14:textId="77B6A6F0" w:rsidR="004F7E72" w:rsidRDefault="004F7E72" w:rsidP="004F7E72">
      <w:pPr>
        <w:tabs>
          <w:tab w:val="left" w:pos="2970"/>
        </w:tabs>
      </w:pPr>
      <w:r>
        <w:t xml:space="preserve">Climate change further challenges the viability of conventional HVAC systems as a means towards comfortable and healthy sleep in several ways. </w:t>
      </w:r>
      <w:commentRangeStart w:id="4"/>
      <w:r>
        <w:t>First, diurnal warming asymmetry</w:t>
      </w:r>
      <w:r>
        <w:fldChar w:fldCharType="begin"/>
      </w:r>
      <w:r w:rsidR="00105E3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306945" w:rsidRPr="00306945">
        <w:rPr>
          <w:rFonts w:cs="Times New Roman"/>
          <w:vertAlign w:val="superscript"/>
        </w:rPr>
        <w:t>32</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w:t>
      </w:r>
      <w:r w:rsidR="00B07C94">
        <w:lastRenderedPageBreak/>
        <w:t xml:space="preserve">a problem in climates </w:t>
      </w:r>
      <w:r w:rsidR="0030322E">
        <w:t>dominated by</w:t>
      </w:r>
      <w:r w:rsidR="00B07C94">
        <w:t xml:space="preserve"> cooling</w:t>
      </w:r>
      <w:r w:rsidR="0030322E">
        <w:t xml:space="preserve"> requirements</w:t>
      </w:r>
      <w:r>
        <w:t xml:space="preserve">. </w:t>
      </w:r>
      <w:commentRangeEnd w:id="4"/>
      <w:r w:rsidR="00B07C94">
        <w:rPr>
          <w:rStyle w:val="CommentReference"/>
        </w:rPr>
        <w:commentReference w:id="4"/>
      </w:r>
      <w:r w:rsidR="00B07C94">
        <w:t>A</w:t>
      </w:r>
      <w:r>
        <w:t>typically warm nighttime temperatures are associated with elevated mortality</w:t>
      </w:r>
      <w:r>
        <w:fldChar w:fldCharType="begin"/>
      </w:r>
      <w:r w:rsidR="00105E3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306945" w:rsidRPr="00306945">
        <w:rPr>
          <w:rFonts w:cs="Times New Roman"/>
          <w:vertAlign w:val="superscript"/>
        </w:rPr>
        <w:t>33</w:t>
      </w:r>
      <w:r>
        <w:fldChar w:fldCharType="end"/>
      </w:r>
      <w:r>
        <w:t xml:space="preserve"> and poor sleep quality</w:t>
      </w:r>
      <w:r>
        <w:fldChar w:fldCharType="begin"/>
      </w:r>
      <w:r w:rsidR="00105E3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306945" w:rsidRPr="00306945">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105E3B">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306945" w:rsidRPr="00306945">
        <w:rPr>
          <w:rFonts w:cs="Times New Roman"/>
          <w:vertAlign w:val="superscript"/>
        </w:rPr>
        <w:t>35</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306945" w:rsidRPr="00306945">
        <w:rPr>
          <w:rFonts w:cs="Times New Roman"/>
          <w:vertAlign w:val="superscript"/>
        </w:rPr>
        <w:t>36</w:t>
      </w:r>
      <w:r>
        <w:fldChar w:fldCharType="end"/>
      </w:r>
      <w:r>
        <w:t xml:space="preserve"> as was seen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ECE49A5"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105E3B">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306945" w:rsidRPr="00306945">
        <w:rPr>
          <w:rFonts w:cs="Times New Roman"/>
          <w:vertAlign w:val="superscript"/>
        </w:rPr>
        <w:t>38</w:t>
      </w:r>
      <w:r w:rsidR="001D7C13">
        <w:fldChar w:fldCharType="end"/>
      </w:r>
      <w:r>
        <w:t>. Most research on applications of PCS focus on increasing thermal comfort and reducing energy consumption in office buildings</w:t>
      </w:r>
      <w:r>
        <w:fldChar w:fldCharType="begin"/>
      </w:r>
      <w:r w:rsidR="00105E3B">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306945" w:rsidRPr="00306945">
        <w:rPr>
          <w:rFonts w:cs="Times New Roman"/>
          <w:vertAlign w:val="superscript"/>
        </w:rPr>
        <w:t>39</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105E3B">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fldChar w:fldCharType="separate"/>
      </w:r>
      <w:r w:rsidR="00306945" w:rsidRPr="00306945">
        <w:rPr>
          <w:rFonts w:cs="Times New Roman"/>
          <w:vertAlign w:val="superscript"/>
        </w:rPr>
        <w:t>40–42</w:t>
      </w:r>
      <w:r>
        <w:fldChar w:fldCharType="end"/>
      </w:r>
      <w:r>
        <w:t xml:space="preserve">. </w:t>
      </w:r>
    </w:p>
    <w:p w14:paraId="0FC6BEFA" w14:textId="4757A123" w:rsidR="004F7E72" w:rsidRDefault="004F7E72" w:rsidP="004F7E72">
      <w:r>
        <w:t>A few studies have reviewed the impact of PCS on sleep quality and thermal comfort. Lan et al</w:t>
      </w:r>
      <w:r>
        <w:fldChar w:fldCharType="begin"/>
      </w:r>
      <w:r w:rsidR="00105E3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306945" w:rsidRPr="00306945">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306945" w:rsidRPr="00306945">
        <w:rPr>
          <w:rFonts w:cs="Times New Roman"/>
          <w:vertAlign w:val="superscript"/>
        </w:rPr>
        <w:t>44</w:t>
      </w:r>
      <w:r>
        <w:fldChar w:fldCharType="end"/>
      </w:r>
      <w:r>
        <w:t xml:space="preserve"> and decreased the sweat rate</w:t>
      </w:r>
      <w:r>
        <w:fldChar w:fldCharType="begin"/>
      </w:r>
      <w:r w:rsidR="00105E3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306945" w:rsidRPr="00306945">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105E3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306945" w:rsidRPr="00306945">
        <w:rPr>
          <w:rFonts w:cs="Times New Roman"/>
          <w:vertAlign w:val="superscript"/>
        </w:rPr>
        <w:t>46</w:t>
      </w:r>
      <w:r>
        <w:fldChar w:fldCharType="end"/>
      </w:r>
      <w:r>
        <w:t>. In cold ambient temperatures (5°C), Song et al.</w:t>
      </w:r>
      <w:r>
        <w:fldChar w:fldCharType="begin"/>
      </w:r>
      <w:r w:rsidR="00105E3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306945" w:rsidRPr="00306945">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306945" w:rsidRPr="00306945">
        <w:rPr>
          <w:rFonts w:cs="Times New Roman"/>
          <w:vertAlign w:val="superscript"/>
        </w:rPr>
        <w:t>48</w:t>
      </w:r>
      <w:r>
        <w:fldChar w:fldCharType="end"/>
      </w:r>
      <w:r>
        <w:t xml:space="preserve"> also found a heated electric blanket to decrease cold stress in a 3°C environment during sleep. </w:t>
      </w:r>
    </w:p>
    <w:p w14:paraId="56992F2C" w14:textId="2C63D965"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105E3B">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306945" w:rsidRPr="00306945">
        <w:rPr>
          <w:rFonts w:cs="Times New Roman"/>
          <w:vertAlign w:val="superscript"/>
        </w:rPr>
        <w:t>49–51</w:t>
      </w:r>
      <w:r>
        <w:fldChar w:fldCharType="end"/>
      </w:r>
      <w:r>
        <w:t>.</w:t>
      </w:r>
    </w:p>
    <w:p w14:paraId="4DB39E39" w14:textId="184F000C"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w:t>
      </w:r>
      <w:commentRangeStart w:id="5"/>
      <w:r>
        <w:t>Asia</w:t>
      </w:r>
      <w:commentRangeEnd w:id="5"/>
      <w:r w:rsidR="005951D7">
        <w:rPr>
          <w:rStyle w:val="CommentReference"/>
        </w:rPr>
        <w:commentReference w:id="5"/>
      </w:r>
      <w:r>
        <w:t xml:space="preserve">,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commentRangeStart w:id="6"/>
      <w:commentRangeStart w:id="7"/>
      <w:del w:id="8" w:author="Arfa Aijazi" w:date="2023-05-18T17:16:00Z">
        <w:r w:rsidDel="002E3622">
          <w:delText xml:space="preserve">These practices are not just limited to </w:delText>
        </w:r>
        <w:r w:rsidR="007F2B56" w:rsidDel="002E3622">
          <w:delText>low- and middle-income countries</w:delText>
        </w:r>
        <w:r w:rsidDel="002E3622">
          <w:delText xml:space="preserve">. For example, </w:delText>
        </w:r>
        <w:r w:rsidR="007F2B56" w:rsidDel="002E3622">
          <w:delText>o</w:delText>
        </w:r>
        <w:r w:rsidDel="002E3622">
          <w:delText>ne reason for high mortality in the 1995 Chicago Heat Wave may have been a pervasive fear of crime that kept Chicagoans from sleeping outside as they had done in prior heat waves in the 1950’s and 60’s</w:delText>
        </w:r>
        <w:r w:rsidDel="002E3622">
          <w:fldChar w:fldCharType="begin"/>
        </w:r>
        <w:r w:rsidR="007F2B56" w:rsidDel="002E3622">
          <w:delInstrText xml:space="preserve"> ADDIN ZOTERO_ITEM CSL_CITATION {"citationID":"3YPmrt4z","properties":{"formattedCitation":"\\super 53\\nosupersub{}","plainCitation":"53","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delInstrText>
        </w:r>
        <w:r w:rsidDel="002E3622">
          <w:fldChar w:fldCharType="separate"/>
        </w:r>
        <w:r w:rsidR="007F2B56" w:rsidRPr="007F2B56" w:rsidDel="002E3622">
          <w:rPr>
            <w:rFonts w:cs="Times New Roman"/>
            <w:vertAlign w:val="superscript"/>
          </w:rPr>
          <w:delText>53</w:delText>
        </w:r>
        <w:r w:rsidDel="002E3622">
          <w:fldChar w:fldCharType="end"/>
        </w:r>
        <w:r w:rsidDel="002E3622">
          <w:delText xml:space="preserve">.  </w:delText>
        </w:r>
        <w:commentRangeEnd w:id="6"/>
        <w:r w:rsidR="00B3225C" w:rsidDel="002E3622">
          <w:rPr>
            <w:rStyle w:val="CommentReference"/>
          </w:rPr>
          <w:commentReference w:id="6"/>
        </w:r>
        <w:commentRangeEnd w:id="7"/>
        <w:r w:rsidR="00050CB2" w:rsidDel="002E3622">
          <w:rPr>
            <w:rStyle w:val="CommentReference"/>
          </w:rPr>
          <w:commentReference w:id="7"/>
        </w:r>
      </w:del>
    </w:p>
    <w:p w14:paraId="7E448564" w14:textId="023CD230" w:rsidR="00F15671" w:rsidRDefault="004F7E72" w:rsidP="004F7E72">
      <w:r>
        <w:lastRenderedPageBreak/>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commentRangeStart w:id="9"/>
      <w:commentRangeStart w:id="10"/>
      <w:commentRangeStart w:id="11"/>
      <w:r w:rsidRPr="00365E0F">
        <w:t>We do not know the role that localized interventions like PCS and other personal adaptations can play in improving sleep quality</w:t>
      </w:r>
      <w:r w:rsidR="00B3225C">
        <w:t>.</w:t>
      </w:r>
      <w:r w:rsidR="00183113">
        <w:t xml:space="preserve"> </w:t>
      </w:r>
      <w:commentRangeEnd w:id="9"/>
      <w:r w:rsidR="00365E0F">
        <w:rPr>
          <w:rStyle w:val="CommentReference"/>
        </w:rPr>
        <w:commentReference w:id="9"/>
      </w:r>
      <w:commentRangeEnd w:id="10"/>
      <w:r w:rsidR="00365E0F">
        <w:rPr>
          <w:rStyle w:val="CommentReference"/>
        </w:rPr>
        <w:commentReference w:id="10"/>
      </w:r>
      <w:commentRangeEnd w:id="11"/>
      <w:r w:rsidR="00B3225C">
        <w:rPr>
          <w:rStyle w:val="CommentReference"/>
        </w:rPr>
        <w:commentReference w:id="11"/>
      </w:r>
      <w:r>
        <w:t xml:space="preserve"> </w:t>
      </w:r>
    </w:p>
    <w:p w14:paraId="2B524FF9" w14:textId="485AD809" w:rsidR="00F15671" w:rsidRDefault="00F15671" w:rsidP="00070C4D">
      <w:pPr>
        <w:pStyle w:val="Heading1"/>
      </w:pPr>
      <w:r>
        <w:t>Approach</w:t>
      </w:r>
    </w:p>
    <w:p w14:paraId="4529FA74" w14:textId="773B82B3" w:rsidR="00D46CD4" w:rsidRDefault="00F15671" w:rsidP="007D128D">
      <w:r>
        <w:t>We</w:t>
      </w:r>
      <w:r w:rsidR="004F7E72" w:rsidRPr="00297354">
        <w:t xml:space="preserve"> used a dry heat loss thermal manikin</w:t>
      </w:r>
      <w:r w:rsidR="007F2B56">
        <w:fldChar w:fldCharType="begin"/>
      </w:r>
      <w:r w:rsidR="00105E3B">
        <w:instrText xml:space="preserve"> ADDIN ZOTERO_ITEM CSL_CITATION {"citationID":"B6ICMTPH","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306945" w:rsidRPr="00306945">
        <w:rPr>
          <w:rFonts w:cs="Times New Roman"/>
          <w:vertAlign w:val="superscript"/>
        </w:rPr>
        <w:t>52</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xml:space="preserve">, </w:t>
      </w:r>
      <w:commentRangeStart w:id="12"/>
      <w:commentRangeStart w:id="13"/>
      <w:commentRangeStart w:id="14"/>
      <w:r w:rsidR="00F5115E">
        <w:rPr>
          <w:rFonts w:eastAsiaTheme="minorEastAsia"/>
        </w:rPr>
        <w:t>using a fan</w:t>
      </w:r>
      <w:commentRangeEnd w:id="12"/>
      <w:r w:rsidR="00F5115E">
        <w:rPr>
          <w:rStyle w:val="CommentReference"/>
        </w:rPr>
        <w:commentReference w:id="12"/>
      </w:r>
      <w:commentRangeEnd w:id="13"/>
      <w:r w:rsidR="00365E0F">
        <w:rPr>
          <w:rStyle w:val="CommentReference"/>
        </w:rPr>
        <w:commentReference w:id="13"/>
      </w:r>
      <w:commentRangeEnd w:id="14"/>
      <w:r w:rsidR="00751038">
        <w:rPr>
          <w:rStyle w:val="CommentReference"/>
        </w:rPr>
        <w:commentReference w:id="14"/>
      </w:r>
      <w:r w:rsidR="00F5115E">
        <w:rPr>
          <w:rFonts w:eastAsiaTheme="minorEastAsia"/>
        </w:rPr>
        <w:t>,</w:t>
      </w:r>
      <w:r w:rsidR="004F7E72">
        <w:rPr>
          <w:rFonts w:eastAsiaTheme="minorEastAsia"/>
        </w:rPr>
        <w:t xml:space="preserve"> to more advanced products like a hydro-powered mattress </w:t>
      </w:r>
      <w:commentRangeStart w:id="15"/>
      <w:r w:rsidR="004F7E72">
        <w:rPr>
          <w:rFonts w:eastAsiaTheme="minorEastAsia"/>
        </w:rPr>
        <w:t>pad.</w:t>
      </w:r>
      <w:r w:rsidR="004F7E72">
        <w:t xml:space="preserve"> </w:t>
      </w:r>
      <w:commentRangeEnd w:id="15"/>
      <w:r w:rsidR="00242493">
        <w:rPr>
          <w:rStyle w:val="CommentReference"/>
        </w:rPr>
        <w:commentReference w:id="15"/>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105E3B">
        <w:instrText xml:space="preserve"> ADDIN ZOTERO_ITEM CSL_CITATION {"citationID":"csBPObX1","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306945" w:rsidRPr="00306945">
        <w:rPr>
          <w:rFonts w:cs="Times New Roman"/>
          <w:vertAlign w:val="superscript"/>
        </w:rPr>
        <w:t>52</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This metric allows us to quantitatively compare the different </w:t>
      </w:r>
      <w:r w:rsidR="00A3761C">
        <w:t xml:space="preserve">heating and </w:t>
      </w:r>
      <w:commentRangeStart w:id="16"/>
      <w:commentRangeStart w:id="17"/>
      <w:r w:rsidR="00A3761C">
        <w:t xml:space="preserve">cooling </w:t>
      </w:r>
      <w:r w:rsidR="00A0699E">
        <w:t>strategies</w:t>
      </w:r>
      <w:commentRangeEnd w:id="16"/>
      <w:r w:rsidR="00D46CD4">
        <w:rPr>
          <w:rStyle w:val="CommentReference"/>
        </w:rPr>
        <w:commentReference w:id="16"/>
      </w:r>
      <w:commentRangeEnd w:id="17"/>
      <w:r w:rsidR="00E112B3">
        <w:rPr>
          <w:rStyle w:val="CommentReference"/>
        </w:rPr>
        <w:commentReference w:id="17"/>
      </w:r>
      <w:r w:rsidR="00A0699E">
        <w:t>.</w:t>
      </w:r>
    </w:p>
    <w:p w14:paraId="7E52B714" w14:textId="353676E8" w:rsidR="00F15671"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w:t>
      </w:r>
      <w:commentRangeStart w:id="18"/>
      <w:commentRangeStart w:id="19"/>
      <w:r w:rsidR="00C544E9">
        <w:t>relationship between our experimentally measured heating and cooling effect and indoor air temperature</w:t>
      </w:r>
      <w:commentRangeEnd w:id="18"/>
      <w:r w:rsidR="00F5115E">
        <w:rPr>
          <w:rStyle w:val="CommentReference"/>
        </w:rPr>
        <w:commentReference w:id="18"/>
      </w:r>
      <w:commentRangeEnd w:id="19"/>
      <w:r w:rsidR="00D46CD4">
        <w:rPr>
          <w:rStyle w:val="CommentReference"/>
        </w:rPr>
        <w:commentReference w:id="19"/>
      </w:r>
      <w:r w:rsidR="00C544E9">
        <w:t xml:space="preserv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416536">
        <w:instrText xml:space="preserve"> ADDIN ZOTERO_ITEM CSL_CITATION {"citationID":"tZPR4NXk","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7D128D">
        <w:fldChar w:fldCharType="separate"/>
      </w:r>
      <w:r w:rsidR="00306945" w:rsidRPr="00306945">
        <w:rPr>
          <w:rFonts w:cs="Times New Roman"/>
          <w:vertAlign w:val="superscript"/>
        </w:rPr>
        <w:t>53</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2082D67B" w14:textId="1FCAD37B" w:rsidR="004F7E72" w:rsidRDefault="008374B8" w:rsidP="008374B8">
      <w:pPr>
        <w:pStyle w:val="Heading1List"/>
        <w:numPr>
          <w:ilvl w:val="0"/>
          <w:numId w:val="0"/>
        </w:numPr>
        <w:ind w:left="360" w:hanging="360"/>
      </w:pPr>
      <w:r>
        <w:t>Results</w:t>
      </w:r>
    </w:p>
    <w:p w14:paraId="566AE075" w14:textId="5FFFBA4D"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53EA669E" w14:textId="17481160" w:rsidR="007B66CB" w:rsidRPr="008374B8" w:rsidRDefault="007B66CB" w:rsidP="008374B8">
      <w:pPr>
        <w:pStyle w:val="Caption"/>
        <w:keepNext/>
        <w:jc w:val="left"/>
        <w:rPr>
          <w:b/>
          <w:bCs/>
        </w:rPr>
      </w:pPr>
      <w:commentRangeStart w:id="20"/>
      <w:r w:rsidRPr="008374B8">
        <w:rPr>
          <w:b/>
          <w:bCs/>
        </w:rPr>
        <w:lastRenderedPageBreak/>
        <w:t xml:space="preserve">Fig.  </w:t>
      </w:r>
      <w:r w:rsidRPr="008374B8">
        <w:rPr>
          <w:b/>
          <w:bCs/>
        </w:rPr>
        <w:fldChar w:fldCharType="begin"/>
      </w:r>
      <w:r w:rsidRPr="008374B8">
        <w:rPr>
          <w:b/>
          <w:bCs/>
        </w:rPr>
        <w:instrText xml:space="preserve"> SEQ Fig._ \* ARABIC </w:instrText>
      </w:r>
      <w:r w:rsidRPr="008374B8">
        <w:rPr>
          <w:b/>
          <w:bCs/>
        </w:rPr>
        <w:fldChar w:fldCharType="separate"/>
      </w:r>
      <w:r w:rsidRPr="008374B8">
        <w:rPr>
          <w:b/>
          <w:bCs/>
          <w:noProof/>
        </w:rPr>
        <w:t>1</w:t>
      </w:r>
      <w:r w:rsidRPr="008374B8">
        <w:rPr>
          <w:b/>
          <w:bCs/>
        </w:rPr>
        <w:fldChar w:fldCharType="end"/>
      </w:r>
      <w:r w:rsidRPr="008374B8">
        <w:rPr>
          <w:b/>
          <w:bCs/>
        </w:rPr>
        <w:t xml:space="preserve">: </w:t>
      </w:r>
      <w:commentRangeStart w:id="21"/>
      <w:commentRangeStart w:id="22"/>
      <w:r w:rsidRPr="008374B8">
        <w:rPr>
          <w:b/>
          <w:bCs/>
        </w:rPr>
        <w:t xml:space="preserve">Heating and cooling effect </w:t>
      </w:r>
      <w:commentRangeEnd w:id="21"/>
      <w:r w:rsidRPr="008374B8">
        <w:rPr>
          <w:b/>
          <w:bCs/>
        </w:rPr>
        <w:commentReference w:id="21"/>
      </w:r>
      <w:commentRangeEnd w:id="22"/>
      <w:r w:rsidRPr="008374B8">
        <w:rPr>
          <w:b/>
          <w:bCs/>
        </w:rPr>
        <w:commentReference w:id="22"/>
      </w:r>
      <w:r w:rsidRPr="008374B8">
        <w:rPr>
          <w:b/>
          <w:bCs/>
        </w:rPr>
        <w:t>grouped by passive and active strategies and ordered by decreasing magnitude.</w:t>
      </w:r>
      <w:commentRangeEnd w:id="20"/>
      <w:r w:rsidR="00BC21A7">
        <w:rPr>
          <w:rStyle w:val="CommentReference"/>
          <w:i w:val="0"/>
          <w:iCs w:val="0"/>
        </w:rPr>
        <w:commentReference w:id="20"/>
      </w:r>
    </w:p>
    <w:p w14:paraId="5BED79A0" w14:textId="2CA1D19D" w:rsidR="004F7E72" w:rsidDel="00306945" w:rsidRDefault="00306945" w:rsidP="004F7E72">
      <w:pPr>
        <w:keepNext/>
        <w:jc w:val="left"/>
        <w:rPr>
          <w:del w:id="23" w:author="Arfa Aijazi" w:date="2023-05-19T02:34:00Z"/>
        </w:rPr>
      </w:pPr>
      <w:ins w:id="24" w:author="Arfa Aijazi" w:date="2023-05-19T02:35:00Z">
        <w:r>
          <w:rPr>
            <w:noProof/>
            <w:lang w:eastAsia="zh-CN"/>
          </w:rPr>
          <w:drawing>
            <wp:inline distT="0" distB="0" distL="0" distR="0" wp14:anchorId="56F336CC" wp14:editId="58A72013">
              <wp:extent cx="5943600" cy="4671695"/>
              <wp:effectExtent l="0" t="0" r="0" b="1905"/>
              <wp:docPr id="943913545"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descr="A picture containing text, screenshot, diagram, parall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ins>
      <w:commentRangeStart w:id="25"/>
      <w:commentRangeStart w:id="26"/>
      <w:del w:id="27" w:author="Arfa Aijazi" w:date="2023-05-19T02:34:00Z">
        <w:r w:rsidR="002D0D70" w:rsidDel="00306945">
          <w:rPr>
            <w:noProof/>
            <w:lang w:eastAsia="zh-CN"/>
          </w:rPr>
          <w:drawing>
            <wp:inline distT="0" distB="0" distL="0" distR="0" wp14:anchorId="1CBF27A7" wp14:editId="51F06C29">
              <wp:extent cx="5943600" cy="4671695"/>
              <wp:effectExtent l="0" t="0" r="0" b="190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commentRangeEnd w:id="25"/>
        <w:r w:rsidR="00A6595D" w:rsidDel="00306945">
          <w:rPr>
            <w:rStyle w:val="CommentReference"/>
          </w:rPr>
          <w:commentReference w:id="25"/>
        </w:r>
        <w:commentRangeEnd w:id="26"/>
        <w:r w:rsidR="00050CB2" w:rsidDel="00306945">
          <w:rPr>
            <w:rStyle w:val="CommentReference"/>
          </w:rPr>
          <w:commentReference w:id="26"/>
        </w:r>
      </w:del>
    </w:p>
    <w:p w14:paraId="405FE536" w14:textId="406FE911" w:rsidR="004F7E72" w:rsidRDefault="004F7E72" w:rsidP="004F7E72">
      <w:pPr>
        <w:pStyle w:val="Caption"/>
      </w:pPr>
      <w:r>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Pr="00D46C83">
        <w:t xml:space="preserve">combination of passive strategies (dotted) for comparison to low-energy strategies. </w:t>
      </w:r>
      <w:ins w:id="28" w:author="Arfa Aijazi" w:date="2023-05-18T17:17:00Z">
        <w:r w:rsidR="002E3622">
          <w:t>For h</w:t>
        </w:r>
      </w:ins>
      <w:ins w:id="29" w:author="Arfa Aijazi" w:date="2023-05-18T17:18:00Z">
        <w:r w:rsidR="002E3622">
          <w:t xml:space="preserve">eating </w:t>
        </w:r>
      </w:ins>
      <w:ins w:id="30" w:author="Arfa Aijazi" w:date="2023-05-18T17:19:00Z">
        <w:r w:rsidR="002E3622">
          <w:t>strategies,</w:t>
        </w:r>
      </w:ins>
      <w:ins w:id="31" w:author="Arfa Aijazi" w:date="2023-05-18T17:18:00Z">
        <w:r w:rsidR="002E3622">
          <w:t xml:space="preserve"> the combination of passive strategies is adding clothing, bedding, and emergency blanket with fetal posture. For cooling strategies, the combination of passive strategies i</w:t>
        </w:r>
      </w:ins>
      <w:ins w:id="32" w:author="Arfa Aijazi" w:date="2023-05-18T17:19:00Z">
        <w:r w:rsidR="002E3622">
          <w:t xml:space="preserve">s removing clothing and bedding with starfish posture. </w:t>
        </w:r>
      </w:ins>
      <w:r w:rsidRPr="00D46C83">
        <w:t xml:space="preserve">Error bars represent 95% confidence interval </w:t>
      </w:r>
      <w:commentRangeStart w:id="33"/>
      <w:commentRangeStart w:id="34"/>
      <w:commentRangeStart w:id="35"/>
      <w:r w:rsidRPr="00D46C83">
        <w:t>(CI).</w:t>
      </w:r>
      <w:ins w:id="36" w:author="cbe" w:date="2023-01-14T19:34:00Z">
        <w:r w:rsidR="00B61458" w:rsidRPr="00D46C83">
          <w:t xml:space="preserve"> </w:t>
        </w:r>
      </w:ins>
      <w:commentRangeEnd w:id="33"/>
      <w:r w:rsidR="00D46C83">
        <w:rPr>
          <w:rStyle w:val="CommentReference"/>
          <w:i w:val="0"/>
          <w:iCs w:val="0"/>
        </w:rPr>
        <w:commentReference w:id="33"/>
      </w:r>
      <w:commentRangeEnd w:id="34"/>
      <w:r w:rsidR="00D46C83">
        <w:rPr>
          <w:rStyle w:val="CommentReference"/>
          <w:i w:val="0"/>
          <w:iCs w:val="0"/>
        </w:rPr>
        <w:commentReference w:id="34"/>
      </w:r>
      <w:commentRangeEnd w:id="35"/>
      <w:r w:rsidR="00C90808">
        <w:rPr>
          <w:rStyle w:val="CommentReference"/>
          <w:i w:val="0"/>
          <w:iCs w:val="0"/>
        </w:rPr>
        <w:commentReference w:id="35"/>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37" w:name="OLE_LINK2"/>
      <w:bookmarkStart w:id="38" w:name="OLE_LINK3"/>
      <w:r>
        <w:t>6</w:t>
      </w:r>
      <w:r w:rsidRPr="00072C63">
        <w:t>°</w:t>
      </w:r>
      <w:r>
        <w:t>C</w:t>
      </w:r>
      <w:bookmarkEnd w:id="37"/>
      <w:bookmarkEnd w:id="38"/>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lastRenderedPageBreak/>
        <w:t>On the cooling side, only two of the four passive strategies had a measurable cooling effect in isolation. Removing bedding and removing the mattress had a cooling effect of about 1</w:t>
      </w:r>
      <w:bookmarkStart w:id="39" w:name="_Hlk121923253"/>
      <w:bookmarkStart w:id="40" w:name="OLE_LINK4"/>
      <w:r w:rsidRPr="00072C63">
        <w:t>°</w:t>
      </w:r>
      <w:r>
        <w:t>C</w:t>
      </w:r>
      <w:bookmarkEnd w:id="39"/>
      <w:bookmarkEnd w:id="40"/>
      <w:r>
        <w:t xml:space="preserve"> each, while changing sleeping posture or </w:t>
      </w:r>
      <w:commentRangeStart w:id="41"/>
      <w:commentRangeStart w:id="42"/>
      <w:r>
        <w:t>removing clothing had a negligible effect</w:t>
      </w:r>
      <w:commentRangeEnd w:id="41"/>
      <w:r w:rsidR="00B61458">
        <w:rPr>
          <w:rStyle w:val="CommentReference"/>
        </w:rPr>
        <w:commentReference w:id="41"/>
      </w:r>
      <w:commentRangeEnd w:id="42"/>
      <w:r w:rsidR="00D46C83">
        <w:rPr>
          <w:rStyle w:val="CommentReference"/>
        </w:rPr>
        <w:commentReference w:id="42"/>
      </w:r>
      <w:r>
        <w: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 xml:space="preserve">either fan type generated enough air movement in the low setting due to the insulative effects of bedding. The cooling effect from both fan types is almost three times higher when combined with passive such as minimal clothing </w:t>
      </w:r>
      <w:commentRangeStart w:id="43"/>
      <w:commentRangeStart w:id="44"/>
      <w:r>
        <w:t>and bedding</w:t>
      </w:r>
      <w:commentRangeEnd w:id="43"/>
      <w:r w:rsidR="00D46C83">
        <w:rPr>
          <w:rStyle w:val="CommentReference"/>
        </w:rPr>
        <w:commentReference w:id="43"/>
      </w:r>
      <w:commentRangeEnd w:id="44"/>
      <w:r w:rsidR="00D46C83">
        <w:rPr>
          <w:rStyle w:val="CommentReference"/>
        </w:rPr>
        <w:commentReference w:id="44"/>
      </w:r>
      <w:r w:rsidR="00D46C83">
        <w:t>.</w:t>
      </w:r>
      <w:r w:rsidR="004253E5">
        <w:t xml:space="preserve"> </w:t>
      </w:r>
    </w:p>
    <w:p w14:paraId="30DCA4B1" w14:textId="77777777" w:rsidR="007B66CB" w:rsidRPr="008374B8" w:rsidRDefault="007B66CB" w:rsidP="007B66CB">
      <w:pPr>
        <w:pStyle w:val="Caption"/>
        <w:keepNext/>
        <w:jc w:val="left"/>
        <w:rPr>
          <w:b/>
          <w:bCs/>
        </w:rPr>
      </w:pPr>
      <w:r w:rsidRPr="008374B8">
        <w:rPr>
          <w:b/>
          <w:bCs/>
        </w:rPr>
        <w:t xml:space="preserve">Fig.  </w:t>
      </w:r>
      <w:r w:rsidRPr="008374B8">
        <w:rPr>
          <w:b/>
          <w:bCs/>
        </w:rPr>
        <w:fldChar w:fldCharType="begin"/>
      </w:r>
      <w:r w:rsidRPr="008374B8">
        <w:rPr>
          <w:b/>
          <w:bCs/>
        </w:rPr>
        <w:instrText xml:space="preserve"> SEQ Fig._ \* ARABIC </w:instrText>
      </w:r>
      <w:r w:rsidRPr="008374B8">
        <w:rPr>
          <w:b/>
          <w:bCs/>
        </w:rPr>
        <w:fldChar w:fldCharType="separate"/>
      </w:r>
      <w:r w:rsidRPr="008374B8">
        <w:rPr>
          <w:b/>
          <w:bCs/>
          <w:noProof/>
        </w:rPr>
        <w:t>2</w:t>
      </w:r>
      <w:r w:rsidRPr="008374B8">
        <w:rPr>
          <w:b/>
          <w:bCs/>
        </w:rPr>
        <w:fldChar w:fldCharType="end"/>
      </w:r>
      <w:r w:rsidRPr="008374B8">
        <w:rPr>
          <w:b/>
          <w:bCs/>
        </w:rPr>
        <w:t>: Application of laboratory results to two historical case studies</w:t>
      </w:r>
    </w:p>
    <w:p w14:paraId="6FB3B413" w14:textId="5287EFE2" w:rsidR="007B66CB" w:rsidRDefault="005215B8" w:rsidP="008374B8">
      <w:pPr>
        <w:pStyle w:val="Caption"/>
      </w:pPr>
      <w:ins w:id="45" w:author="Arfa Aijazi" w:date="2023-05-19T01:00:00Z">
        <w:r>
          <w:rPr>
            <w:i w:val="0"/>
            <w:iCs w:val="0"/>
            <w:noProof/>
            <w:lang w:eastAsia="zh-CN"/>
          </w:rPr>
          <w:drawing>
            <wp:inline distT="0" distB="0" distL="0" distR="0" wp14:anchorId="5592A818" wp14:editId="2F1B374C">
              <wp:extent cx="5943600" cy="4587875"/>
              <wp:effectExtent l="0" t="0" r="0" b="0"/>
              <wp:docPr id="1893276498"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descr="A screenshot of a graph&#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ins>
      <w:commentRangeStart w:id="46"/>
      <w:commentRangeStart w:id="47"/>
      <w:commentRangeStart w:id="48"/>
      <w:del w:id="49" w:author="Arfa Aijazi" w:date="2023-05-19T01:00:00Z">
        <w:r w:rsidR="00BC21A7" w:rsidDel="005215B8">
          <w:rPr>
            <w:i w:val="0"/>
            <w:iCs w:val="0"/>
            <w:noProof/>
            <w:lang w:eastAsia="zh-CN"/>
          </w:rPr>
          <w:drawing>
            <wp:inline distT="0" distB="0" distL="0" distR="0" wp14:anchorId="1F737E79" wp14:editId="4DB1CE62">
              <wp:extent cx="5943600" cy="4587875"/>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del>
      <w:commentRangeEnd w:id="46"/>
      <w:r w:rsidR="00213C73">
        <w:rPr>
          <w:rStyle w:val="CommentReference"/>
          <w:i w:val="0"/>
          <w:iCs w:val="0"/>
        </w:rPr>
        <w:commentReference w:id="46"/>
      </w:r>
      <w:commentRangeEnd w:id="47"/>
      <w:r w:rsidR="00BB0BB1">
        <w:rPr>
          <w:rStyle w:val="CommentReference"/>
          <w:i w:val="0"/>
          <w:iCs w:val="0"/>
        </w:rPr>
        <w:commentReference w:id="47"/>
      </w:r>
      <w:commentRangeEnd w:id="48"/>
      <w:r w:rsidR="001658C9">
        <w:rPr>
          <w:rStyle w:val="CommentReference"/>
          <w:i w:val="0"/>
          <w:iCs w:val="0"/>
        </w:rPr>
        <w:commentReference w:id="48"/>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r w:rsidR="006005ED">
        <w:t>The “</w:t>
      </w:r>
      <w:del w:id="50" w:author="Arfa Aijazi" w:date="2023-05-19T01:01:00Z">
        <w:r w:rsidR="006005ED" w:rsidDel="005215B8">
          <w:delText>none</w:delText>
        </w:r>
      </w:del>
      <w:ins w:id="51" w:author="Arfa Aijazi" w:date="2023-05-19T01:01:00Z">
        <w:r>
          <w:t>baseline</w:t>
        </w:r>
      </w:ins>
      <w:r w:rsidR="006005ED">
        <w:t xml:space="preserve">” </w:t>
      </w:r>
      <w:ins w:id="52" w:author="Arfa Aijazi" w:date="2023-05-19T01:01:00Z">
        <w:r>
          <w:t xml:space="preserve">has no passive and/or active interventions. </w:t>
        </w:r>
      </w:ins>
      <w:del w:id="53" w:author="Arfa Aijazi" w:date="2023-05-19T01:01:00Z">
        <w:r w:rsidR="006005ED" w:rsidDel="005215B8">
          <w:delText>condition is the baseline where passive and/or low energy solutions are not applied.</w:delText>
        </w:r>
      </w:del>
    </w:p>
    <w:p w14:paraId="3B18ED67" w14:textId="14A1BBC2" w:rsidR="004F7E72" w:rsidRDefault="004F7E72" w:rsidP="004F7E72">
      <w:r>
        <w:t xml:space="preserve">The results of the thermal manikin test demonstrate the potential for passive and low-energy solutions for heating and cooling to minimize thermal discomfort in sleeping environments. The </w:t>
      </w:r>
      <w:commentRangeStart w:id="54"/>
      <w:r>
        <w:t xml:space="preserve">results in </w:t>
      </w:r>
      <w:commentRangeEnd w:id="54"/>
      <w:r w:rsidR="00D46C83">
        <w:rPr>
          <w:rStyle w:val="CommentReference"/>
        </w:rPr>
        <w:commentReference w:id="54"/>
      </w:r>
      <w:r>
        <w:fldChar w:fldCharType="begin"/>
      </w:r>
      <w:r>
        <w:instrText xml:space="preserve"> REF _Ref121172339 \h </w:instrText>
      </w:r>
      <w:r>
        <w:fldChar w:fldCharType="separate"/>
      </w:r>
      <w:r>
        <w:t xml:space="preserve">Figure </w:t>
      </w:r>
      <w:r>
        <w:rPr>
          <w:noProof/>
        </w:rPr>
        <w:t>2</w:t>
      </w:r>
      <w:r>
        <w:fldChar w:fldCharType="end"/>
      </w:r>
      <w:r>
        <w:t xml:space="preserve"> </w:t>
      </w:r>
      <w:r w:rsidR="00E87CB3">
        <w:t xml:space="preserve"> </w:t>
      </w:r>
      <w:r>
        <w:t>show that a combination of passive and low-energy strategies could reduce sleep-</w:t>
      </w:r>
      <w:r>
        <w:lastRenderedPageBreak/>
        <w:t xml:space="preserve">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46586075" w14:textId="133F0E24" w:rsidR="004F7E72" w:rsidRDefault="004F7E72" w:rsidP="008374B8">
      <w:pPr>
        <w:pStyle w:val="Heading1"/>
      </w:pPr>
      <w:r>
        <w:t>Discussion</w:t>
      </w:r>
    </w:p>
    <w:p w14:paraId="477952C1" w14:textId="62B85451"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14687F52" w14:textId="539BDAAD" w:rsidR="004F7E72" w:rsidRDefault="004F7E72" w:rsidP="004F7E72">
      <w:r>
        <w:t>Passive strategies are less commonly used than other environmental modifications such as turning on the air conditioning or electric fan</w:t>
      </w:r>
      <w:r>
        <w:fldChar w:fldCharType="begin"/>
      </w:r>
      <w:r w:rsidR="00105E3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xml:space="preserve">. There are social and cultural barriers to the use of passive strategies, </w:t>
      </w:r>
      <w:r w:rsidR="005E7647">
        <w:t>for example, people may prefer</w:t>
      </w:r>
      <w:r>
        <w:t xml:space="preserve"> to sleep with a covering, regardless of the indoor air temperature, because it is associated with feelings of safety and security</w:t>
      </w:r>
      <w:r>
        <w:fldChar w:fldCharType="begin"/>
      </w:r>
      <w:r w:rsidR="00105E3B">
        <w:instrText xml:space="preserve"> ADDIN ZOTERO_ITEM CSL_CITATION {"citationID":"ozeaoGvH","properties":{"formattedCitation":"\\super 54\\nosupersub{}","plainCitation":"5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fldChar w:fldCharType="separate"/>
      </w:r>
      <w:r w:rsidR="00306945" w:rsidRPr="00306945">
        <w:rPr>
          <w:rFonts w:cs="Times New Roman"/>
          <w:vertAlign w:val="superscript"/>
        </w:rPr>
        <w:t>54</w:t>
      </w:r>
      <w:r>
        <w:fldChar w:fldCharType="end"/>
      </w:r>
      <w:r w:rsidR="00E2551F">
        <w:t xml:space="preserve"> or for other </w:t>
      </w:r>
      <w:del w:id="55" w:author="Arfa Aijazi" w:date="2023-05-19T01:32:00Z">
        <w:r w:rsidR="00E2551F" w:rsidDel="00D17F37">
          <w:delText xml:space="preserve">cultural and personal </w:delText>
        </w:r>
      </w:del>
      <w:r w:rsidR="00E2551F">
        <w:t xml:space="preserve">reasons </w:t>
      </w:r>
      <w:ins w:id="56" w:author="Arfa Aijazi" w:date="2023-05-19T01:32:00Z">
        <w:r w:rsidR="00D17F37">
          <w:t xml:space="preserve">such </w:t>
        </w:r>
      </w:ins>
      <w:r w:rsidR="00E2551F">
        <w:t xml:space="preserve">as </w:t>
      </w:r>
      <w:del w:id="57" w:author="Arfa Aijazi" w:date="2023-05-19T01:32:00Z">
        <w:r w:rsidR="00E2551F" w:rsidDel="00D17F37">
          <w:delText xml:space="preserve">traditions and </w:delText>
        </w:r>
      </w:del>
      <w:r>
        <w:t>privacy.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w:t>
      </w:r>
      <w:r w:rsidR="00213C73">
        <w:t>, which create warmer conditions,</w:t>
      </w:r>
      <w:r>
        <w:t xml:space="preserve"> are becoming increasingly common</w:t>
      </w:r>
      <w:commentRangeStart w:id="58"/>
      <w:r>
        <w:t xml:space="preserve"> in </w:t>
      </w:r>
      <w:r w:rsidR="00FE0C52">
        <w:t>many parts of the world</w:t>
      </w:r>
      <w:commentRangeEnd w:id="58"/>
      <w:r w:rsidR="00E2551F">
        <w:rPr>
          <w:rStyle w:val="CommentReference"/>
        </w:rPr>
        <w:commentReference w:id="58"/>
      </w:r>
      <w:r>
        <w:fldChar w:fldCharType="begin"/>
      </w:r>
      <w:r w:rsidR="00416536">
        <w:instrText xml:space="preserve"> ADDIN ZOTERO_ITEM CSL_CITATION {"citationID":"lFTeUKAw","properties":{"formattedCitation":"\\super 55\\nosupersub{}","plainCitation":"5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00306945" w:rsidRPr="00306945">
        <w:rPr>
          <w:rFonts w:cs="Times New Roman"/>
          <w:vertAlign w:val="superscript"/>
        </w:rPr>
        <w:t>55</w:t>
      </w:r>
      <w:r>
        <w:fldChar w:fldCharType="end"/>
      </w:r>
      <w:r>
        <w:t xml:space="preserve">. </w:t>
      </w:r>
      <w:commentRangeStart w:id="59"/>
      <w:commentRangeStart w:id="60"/>
      <w:commentRangeStart w:id="61"/>
      <w:r>
        <w:t>Our study suggests</w:t>
      </w:r>
      <w:r w:rsidRPr="008E2CCB">
        <w:t xml:space="preserve"> </w:t>
      </w:r>
      <w:r>
        <w:t xml:space="preserve">the actual heat transfer impact </w:t>
      </w:r>
      <w:ins w:id="62" w:author="Arfa Aijazi" w:date="2023-05-19T01:34:00Z">
        <w:r w:rsidR="00D17F37">
          <w:t xml:space="preserve">of </w:t>
        </w:r>
      </w:ins>
      <w:ins w:id="63" w:author="Arfa Aijazi" w:date="2023-05-19T02:04:00Z">
        <w:r w:rsidR="001658C9">
          <w:t>the</w:t>
        </w:r>
      </w:ins>
      <w:ins w:id="64" w:author="Arfa Aijazi" w:date="2023-05-19T01:34:00Z">
        <w:r w:rsidR="00D17F37">
          <w:t xml:space="preserve"> mattress </w:t>
        </w:r>
      </w:ins>
      <w:r>
        <w:t>may not be as significant as clothing or bedding due to higher contact surface area</w:t>
      </w:r>
      <w:del w:id="65" w:author="Arfa Aijazi" w:date="2023-05-19T02:05:00Z">
        <w:r w:rsidDel="001658C9">
          <w:delText>s</w:delText>
        </w:r>
      </w:del>
      <w:r>
        <w:t xml:space="preserve"> </w:t>
      </w:r>
      <w:del w:id="66" w:author="Arfa Aijazi" w:date="2023-05-19T02:04:00Z">
        <w:r w:rsidDel="001658C9">
          <w:delText xml:space="preserve">with </w:delText>
        </w:r>
      </w:del>
      <w:ins w:id="67" w:author="Arfa Aijazi" w:date="2023-05-19T02:04:00Z">
        <w:r w:rsidR="001658C9">
          <w:t>of</w:t>
        </w:r>
        <w:r w:rsidR="001658C9">
          <w:t xml:space="preserve"> </w:t>
        </w:r>
      </w:ins>
      <w:r>
        <w:t xml:space="preserve">those layers compared to the relatively limited </w:t>
      </w:r>
      <w:commentRangeStart w:id="68"/>
      <w:r>
        <w:t>contact surface</w:t>
      </w:r>
      <w:ins w:id="69" w:author="Arfa Aijazi" w:date="2023-05-19T02:05:00Z">
        <w:r w:rsidR="001658C9">
          <w:t xml:space="preserve"> area</w:t>
        </w:r>
      </w:ins>
      <w:r>
        <w:t xml:space="preserve"> with the mattress</w:t>
      </w:r>
      <w:commentRangeEnd w:id="68"/>
      <w:r w:rsidR="00EC3164">
        <w:rPr>
          <w:rStyle w:val="CommentReference"/>
        </w:rPr>
        <w:commentReference w:id="68"/>
      </w:r>
      <w:r>
        <w:t xml:space="preserve">. </w:t>
      </w:r>
      <w:commentRangeEnd w:id="59"/>
      <w:r w:rsidR="002D6E33">
        <w:rPr>
          <w:rStyle w:val="CommentReference"/>
        </w:rPr>
        <w:commentReference w:id="59"/>
      </w:r>
      <w:commentRangeEnd w:id="60"/>
      <w:r w:rsidR="004E5290">
        <w:rPr>
          <w:rStyle w:val="CommentReference"/>
        </w:rPr>
        <w:commentReference w:id="60"/>
      </w:r>
      <w:commentRangeEnd w:id="61"/>
      <w:r w:rsidR="001658C9">
        <w:rPr>
          <w:rStyle w:val="CommentReference"/>
        </w:rPr>
        <w:commentReference w:id="61"/>
      </w:r>
    </w:p>
    <w:p w14:paraId="1830E3BA" w14:textId="5B84228E"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105E3B">
        <w:instrText xml:space="preserve"> ADDIN ZOTERO_ITEM CSL_CITATION {"citationID":"24l3r7Bg","properties":{"formattedCitation":"\\super 56\\nosupersub{}","plainCitation":"56","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306945" w:rsidRPr="00306945">
        <w:rPr>
          <w:rFonts w:cs="Times New Roman"/>
          <w:vertAlign w:val="superscript"/>
        </w:rPr>
        <w:t>56</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105E3B">
        <w:instrText xml:space="preserve"> ADDIN ZOTERO_ITEM CSL_CITATION {"citationID":"a28uGcGX","properties":{"formattedCitation":"\\super 57\\nosupersub{}","plainCitation":"57","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Fourth, the manikin-based equivalent temperature does not consider human sensation, perception, and other </w:t>
      </w:r>
      <w:r>
        <w:lastRenderedPageBreak/>
        <w:t>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207E691F"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416536">
        <w:instrText xml:space="preserve"> ADDIN ZOTERO_ITEM CSL_CITATION {"citationID":"dFXZyDY8","properties":{"formattedCitation":"\\super 58\\nosupersub{}","plainCitation":"58","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306945" w:rsidRPr="00306945">
        <w:rPr>
          <w:rFonts w:cs="Times New Roman"/>
          <w:vertAlign w:val="superscript"/>
        </w:rPr>
        <w:t>58</w:t>
      </w:r>
      <w:r>
        <w:fldChar w:fldCharType="end"/>
      </w:r>
      <w:r>
        <w:t xml:space="preserve"> and </w:t>
      </w:r>
      <w:proofErr w:type="spellStart"/>
      <w:r>
        <w:t>Arens</w:t>
      </w:r>
      <w:proofErr w:type="spellEnd"/>
      <w:r>
        <w:t xml:space="preserve"> et al.</w:t>
      </w:r>
      <w:r>
        <w:fldChar w:fldCharType="begin"/>
      </w:r>
      <w:r w:rsidR="00105E3B">
        <w:instrText xml:space="preserve"> ADDIN ZOTERO_ITEM CSL_CITATION {"citationID":"EhREX9ao","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3251ECCF"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105E3B">
        <w:instrText xml:space="preserve"> ADDIN ZOTERO_ITEM CSL_CITATION {"citationID":"3edoJnin","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306945" w:rsidRPr="00306945">
        <w:rPr>
          <w:rFonts w:cs="Times New Roman"/>
          <w:vertAlign w:val="superscript"/>
        </w:rPr>
        <w:t>52</w:t>
      </w:r>
      <w:r>
        <w:fldChar w:fldCharType="end"/>
      </w:r>
      <w:r>
        <w:t>. We used a female thermal manikin developed by PT Teknik</w:t>
      </w:r>
      <w:r>
        <w:fldChar w:fldCharType="begin"/>
      </w:r>
      <w:r w:rsidR="00416536">
        <w:instrText xml:space="preserve"> ADDIN ZOTERO_ITEM CSL_CITATION {"citationID":"EM3leHzM","properties":{"formattedCitation":"\\super 60\\nosupersub{}","plainCitation":"60","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306945" w:rsidRPr="00306945">
        <w:rPr>
          <w:rFonts w:cs="Times New Roman"/>
          <w:vertAlign w:val="superscript"/>
        </w:rPr>
        <w:t>60</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DB714A">
        <w:fldChar w:fldCharType="begin"/>
      </w:r>
      <w:r w:rsidR="00DB714A">
        <w:instrText xml:space="preserve"> REF _Ref123122666 \h </w:instrText>
      </w:r>
      <w:r w:rsidR="00DB714A">
        <w:fldChar w:fldCharType="separate"/>
      </w:r>
      <w:r w:rsidR="00DB714A">
        <w:t xml:space="preserve">Supplementary Table </w:t>
      </w:r>
      <w:r w:rsidR="00DB714A">
        <w:rPr>
          <w:noProof/>
        </w:rPr>
        <w:t>1</w:t>
      </w:r>
      <w:r w:rsidR="00DB714A">
        <w:fldChar w:fldCharType="end"/>
      </w:r>
      <w:r w:rsidR="00DB714A">
        <w:t xml:space="preserve"> lists the surface area and core temperature set point for each body segment. </w:t>
      </w:r>
    </w:p>
    <w:p w14:paraId="61E88929" w14:textId="0383A17C"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416536">
        <w:instrText xml:space="preserve"> ADDIN ZOTERO_ITEM CSL_CITATION {"citationID":"ZRdCLeAl","properties":{"formattedCitation":"\\super 61\\nosupersub{}","plainCitation":"61","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306945" w:rsidRPr="00306945">
        <w:rPr>
          <w:rFonts w:cs="Times New Roman"/>
          <w:vertAlign w:val="superscript"/>
        </w:rPr>
        <w:t>61</w:t>
      </w:r>
      <w:r>
        <w:fldChar w:fldCharType="end"/>
      </w:r>
      <w:r>
        <w:t>. This mode of control most realistically represents the temperature distribution of the human body</w:t>
      </w:r>
      <w:r>
        <w:fldChar w:fldCharType="begin"/>
      </w:r>
      <w:r w:rsidR="00105E3B">
        <w:instrText xml:space="preserve"> ADDIN ZOTERO_ITEM CSL_CITATION {"citationID":"TqgdvZdk","properties":{"formattedCitation":"\\super 62\\nosupersub{}","plainCitation":"62","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306945" w:rsidRPr="00306945">
        <w:rPr>
          <w:rFonts w:cs="Times New Roman"/>
          <w:vertAlign w:val="superscript"/>
        </w:rPr>
        <w:t>62</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105E3B">
        <w:rPr>
          <w:highlight w:val="yellow"/>
        </w:rPr>
        <w:instrText xml:space="preserve"> ADDIN ZOTERO_ITEM CSL_CITATION {"citationID":"nAuvvvbs","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306945" w:rsidRPr="00306945">
        <w:rPr>
          <w:rFonts w:cs="Times New Roman"/>
          <w:vertAlign w:val="superscript"/>
        </w:rPr>
        <w:t>6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416536">
        <w:instrText xml:space="preserve"> ADDIN ZOTERO_ITEM CSL_CITATION {"citationID":"JPr5ypzp","properties":{"formattedCitation":"\\super 64\\nosupersub{}","plainCitation":"64","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306945" w:rsidRPr="00306945">
        <w:rPr>
          <w:rFonts w:cs="Times New Roman"/>
          <w:vertAlign w:val="superscript"/>
        </w:rPr>
        <w:t>64</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492EAD79" w14:textId="75D27FA1" w:rsidR="00A46F95"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05E3B">
        <w:instrText xml:space="preserve"> ADDIN ZOTERO_ITEM CSL_CITATION {"citationID":"0DDyn5UL","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306945" w:rsidRPr="00306945">
        <w:rPr>
          <w:rFonts w:cs="Times New Roman"/>
          <w:vertAlign w:val="superscript"/>
        </w:rPr>
        <w:t>52</w:t>
      </w:r>
      <w:r w:rsidDel="00131E6E">
        <w:fldChar w:fldCharType="end"/>
      </w:r>
      <w:r w:rsidDel="00131E6E">
        <w:t xml:space="preserve">. We calculated </w:t>
      </w:r>
      <w:r w:rsidDel="00131E6E">
        <w:lastRenderedPageBreak/>
        <w:t xml:space="preserve">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w:t>
      </w:r>
      <w:proofErr w:type="spellStart"/>
      <w:r w:rsidDel="00131E6E">
        <w:rPr>
          <w:rFonts w:eastAsiaTheme="minorEastAsia"/>
        </w:rPr>
        <w:t>rature</w:t>
      </w:r>
      <w:proofErr w:type="spellEnd"/>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 xml:space="preserve">as described in a subsequent section and summarized for each body segment in </w:t>
      </w:r>
      <w:r w:rsidR="00DB714A">
        <w:rPr>
          <w:rFonts w:eastAsiaTheme="minorEastAsia"/>
        </w:rPr>
        <w:fldChar w:fldCharType="begin"/>
      </w:r>
      <w:r w:rsidR="00DB714A">
        <w:rPr>
          <w:rFonts w:eastAsiaTheme="minorEastAsia"/>
        </w:rPr>
        <w:instrText xml:space="preserve"> REF _Ref123122593 \h </w:instrText>
      </w:r>
      <w:r w:rsidR="00DB714A">
        <w:rPr>
          <w:rFonts w:eastAsiaTheme="minorEastAsia"/>
        </w:rPr>
      </w:r>
      <w:r w:rsidR="00DB714A">
        <w:rPr>
          <w:rFonts w:eastAsiaTheme="minorEastAsia"/>
        </w:rPr>
        <w:fldChar w:fldCharType="separate"/>
      </w:r>
      <w:r w:rsidR="00DB714A">
        <w:t xml:space="preserve">Supplementary Table </w:t>
      </w:r>
      <w:r w:rsidR="00DB714A">
        <w:rPr>
          <w:noProof/>
        </w:rPr>
        <w:t>2</w:t>
      </w:r>
      <w:r w:rsidR="00DB714A">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0CF388F3" w14:textId="77777777" w:rsidR="00A46F95" w:rsidRPr="004F0313" w:rsidDel="00131E6E" w:rsidRDefault="00A46F95" w:rsidP="00A46F95">
      <w:pPr>
        <w:pStyle w:val="Caption"/>
        <w:jc w:val="right"/>
        <w:rPr>
          <w:sz w:val="22"/>
          <w:szCs w:val="22"/>
        </w:rPr>
      </w:pPr>
      <w:bookmarkStart w:id="70"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70"/>
    </w:p>
    <w:p w14:paraId="75D98407" w14:textId="7F79ED63"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416536">
        <w:rPr>
          <w:rFonts w:eastAsiaTheme="minorEastAsia"/>
        </w:rPr>
        <w:instrText xml:space="preserve"> ADDIN ZOTERO_ITEM CSL_CITATION {"citationID":"UN7ysQai","properties":{"formattedCitation":"\\super 65\\nosupersub{}","plainCitation":"65","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306945" w:rsidRPr="00306945">
        <w:rPr>
          <w:rFonts w:cs="Times New Roman"/>
          <w:vertAlign w:val="superscript"/>
        </w:rPr>
        <w:t>65</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05E3B">
        <w:rPr>
          <w:rFonts w:eastAsiaTheme="minorEastAsia"/>
        </w:rPr>
        <w:instrText xml:space="preserve"> ADDIN ZOTERO_ITEM CSL_CITATION {"citationID":"u9e6hWIv","properties":{"formattedCitation":"\\super 66,67\\nosupersub{}","plainCitation":"66,67","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306945" w:rsidRPr="00306945">
        <w:rPr>
          <w:rFonts w:cs="Times New Roman"/>
          <w:vertAlign w:val="superscript"/>
        </w:rPr>
        <w:t>66,67</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71" w:name="_Ref121554541"/>
      <w:bookmarkStart w:id="72"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71"/>
      <w:bookmarkEnd w:id="72"/>
    </w:p>
    <w:p w14:paraId="12264B94" w14:textId="591E6307" w:rsidR="00A46F95" w:rsidRDefault="00A46F95" w:rsidP="00A46F95">
      <w:pPr>
        <w:rPr>
          <w:rFonts w:eastAsiaTheme="minorEastAsia"/>
        </w:rPr>
      </w:pPr>
      <w:r>
        <w:rPr>
          <w:rFonts w:eastAsiaTheme="minorEastAsia"/>
        </w:rPr>
        <w:t>We defined the baseline condition</w:t>
      </w:r>
      <w:r w:rsidR="004D74F8">
        <w:rPr>
          <w:rFonts w:eastAsiaTheme="minorEastAsia"/>
        </w:rPr>
        <w:t xml:space="preserve">, illustrated in </w:t>
      </w:r>
      <w:r w:rsidR="004D74F8">
        <w:rPr>
          <w:rFonts w:eastAsiaTheme="minorEastAsia"/>
        </w:rPr>
        <w:fldChar w:fldCharType="begin"/>
      </w:r>
      <w:r w:rsidR="004D74F8">
        <w:rPr>
          <w:rFonts w:eastAsiaTheme="minorEastAsia"/>
        </w:rPr>
        <w:instrText xml:space="preserve"> REF _Ref123122832 \h </w:instrText>
      </w:r>
      <w:r w:rsidR="004D74F8">
        <w:rPr>
          <w:rFonts w:eastAsiaTheme="minorEastAsia"/>
        </w:rPr>
      </w:r>
      <w:r w:rsidR="004D74F8">
        <w:rPr>
          <w:rFonts w:eastAsiaTheme="minorEastAsia"/>
        </w:rPr>
        <w:fldChar w:fldCharType="separate"/>
      </w:r>
      <w:r w:rsidR="004D74F8">
        <w:t xml:space="preserve">Supplementary Fig. </w:t>
      </w:r>
      <w:r w:rsidR="004D74F8">
        <w:rPr>
          <w:noProof/>
        </w:rPr>
        <w:t>1</w:t>
      </w:r>
      <w:r w:rsidR="004D74F8">
        <w:rPr>
          <w:rFonts w:eastAsiaTheme="minorEastAsia"/>
        </w:rPr>
        <w:fldChar w:fldCharType="end"/>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active heating or cooling system .  </w:t>
      </w:r>
    </w:p>
    <w:p w14:paraId="2BC67BE9" w14:textId="77777777"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212C2087" w14:textId="3B111E42" w:rsidR="00A46F95" w:rsidRPr="00993A2F" w:rsidRDefault="00C83AC6" w:rsidP="004D74F8">
      <w:r>
        <w:fldChar w:fldCharType="begin"/>
      </w:r>
      <w:r>
        <w:instrText xml:space="preserve"> REF _Ref123123604 \h </w:instrText>
      </w:r>
      <w:r>
        <w:fldChar w:fldCharType="separate"/>
      </w:r>
      <w:r>
        <w:t xml:space="preserve">Supplementary Fig. </w:t>
      </w:r>
      <w:r>
        <w:rPr>
          <w:noProof/>
        </w:rPr>
        <w:t>2</w:t>
      </w:r>
      <w:r>
        <w:fldChar w:fldCharType="end"/>
      </w:r>
      <w:r>
        <w:t xml:space="preserve"> </w:t>
      </w:r>
      <w:r w:rsidR="00A46F95">
        <w:t>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rsidR="003917FD">
        <w:fldChar w:fldCharType="begin"/>
      </w:r>
      <w:r w:rsidR="003917FD">
        <w:instrText xml:space="preserve"> REF _Ref123123796 \h </w:instrText>
      </w:r>
      <w:r w:rsidR="003917FD">
        <w:fldChar w:fldCharType="separate"/>
      </w:r>
      <w:r w:rsidR="003917FD">
        <w:t xml:space="preserve">Supplementary Fig. </w:t>
      </w:r>
      <w:r w:rsidR="003917FD">
        <w:rPr>
          <w:noProof/>
        </w:rPr>
        <w:t>3</w:t>
      </w:r>
      <w:r w:rsidR="003917FD">
        <w:fldChar w:fldCharType="end"/>
      </w:r>
      <w:r w:rsidR="003917FD">
        <w:t xml:space="preserve"> and describe each strategy in greater detail below. </w:t>
      </w:r>
    </w:p>
    <w:p w14:paraId="117A1D4E" w14:textId="77777777" w:rsidR="00A46F95" w:rsidRPr="007E6B76" w:rsidRDefault="00A46F95" w:rsidP="00CB4AD7">
      <w:pPr>
        <w:pStyle w:val="Heading3"/>
      </w:pPr>
      <w:r w:rsidRPr="007E6B76">
        <w:t>Clothing and bedding insulation</w:t>
      </w:r>
    </w:p>
    <w:p w14:paraId="14C2F92E" w14:textId="77777777" w:rsidR="00A46F95" w:rsidRDefault="00A46F95" w:rsidP="00A46F95">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16DE03E6" w14:textId="77777777" w:rsidR="00A46F95" w:rsidRPr="007E6B76" w:rsidRDefault="00A46F95" w:rsidP="00CB4AD7">
      <w:pPr>
        <w:pStyle w:val="Heading3"/>
      </w:pPr>
      <w:r w:rsidRPr="007E6B76">
        <w:lastRenderedPageBreak/>
        <w:t>Posture</w:t>
      </w:r>
    </w:p>
    <w:p w14:paraId="5E484C25" w14:textId="015AFC4C" w:rsidR="00A46F95" w:rsidRPr="00D475AB" w:rsidRDefault="00A46F95" w:rsidP="00A46F95">
      <w:r>
        <w:t xml:space="preserve">Change of posture is a common physiological response to discomfort during sleep. </w:t>
      </w:r>
      <w:r w:rsidR="009A5F49">
        <w:t>T</w:t>
      </w:r>
      <w:r>
        <w:t xml:space="preserve">he change in surface area in contact with the bed versus other </w:t>
      </w:r>
      <w:r w:rsidR="00006CC9">
        <w:t>body segment</w:t>
      </w:r>
      <w:r>
        <w:t>s can significantly effect heat loss</w:t>
      </w:r>
      <w:r w:rsidR="009A5F49">
        <w:rPr>
          <w:rFonts w:eastAsiaTheme="majorEastAsia" w:cstheme="majorBidi"/>
          <w:i/>
          <w:color w:val="000000" w:themeColor="text1"/>
          <w:szCs w:val="26"/>
        </w:rPr>
        <w:fldChar w:fldCharType="begin"/>
      </w:r>
      <w:r w:rsidR="00105E3B">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sidR="009A5F49">
        <w:rPr>
          <w:rFonts w:eastAsiaTheme="majorEastAsia" w:cstheme="majorBidi"/>
          <w:i/>
          <w:color w:val="000000" w:themeColor="text1"/>
          <w:szCs w:val="26"/>
        </w:rPr>
        <w:fldChar w:fldCharType="separate"/>
      </w:r>
      <w:r w:rsidR="00306945" w:rsidRPr="00306945">
        <w:rPr>
          <w:rFonts w:cs="Times New Roman"/>
          <w:vertAlign w:val="superscript"/>
        </w:rPr>
        <w:t>16</w:t>
      </w:r>
      <w:r w:rsidR="009A5F49">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169E0D1F" w14:textId="77777777" w:rsidR="00A46F95" w:rsidRDefault="00A46F95" w:rsidP="00CB4AD7">
      <w:pPr>
        <w:pStyle w:val="Heading3"/>
      </w:pPr>
      <w:r>
        <w:t>Emergency blanket</w:t>
      </w:r>
    </w:p>
    <w:p w14:paraId="486A2465" w14:textId="064F6B37"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416536">
        <w:instrText xml:space="preserve"> ADDIN ZOTERO_ITEM CSL_CITATION {"citationID":"yY7dDzcw","properties":{"formattedCitation":"\\super 68\\nosupersub{}","plainCitation":"68","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306945" w:rsidRPr="00306945">
        <w:rPr>
          <w:rFonts w:cs="Times New Roman"/>
          <w:vertAlign w:val="superscript"/>
        </w:rPr>
        <w:t>68</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w:t>
      </w:r>
      <w:commentRangeStart w:id="73"/>
      <w:r>
        <w:t>South Asia</w:t>
      </w:r>
      <w:commentRangeEnd w:id="73"/>
      <w:r w:rsidR="00C90808">
        <w:rPr>
          <w:rStyle w:val="CommentReference"/>
        </w:rPr>
        <w:commentReference w:id="73"/>
      </w:r>
      <w:r>
        <w:t xml:space="preserve">.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104E5F44"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xml:space="preserve">” and 3/10 which we describe as </w:t>
      </w:r>
      <w:commentRangeStart w:id="74"/>
      <w:r>
        <w:t>“</w:t>
      </w:r>
      <w:r w:rsidR="00F177AB">
        <w:t>Low</w:t>
      </w:r>
      <w:r>
        <w:t xml:space="preserve">”. </w:t>
      </w:r>
      <w:commentRangeEnd w:id="74"/>
      <w:r w:rsidR="009A5F49">
        <w:rPr>
          <w:rStyle w:val="CommentReference"/>
        </w:rPr>
        <w:commentReference w:id="74"/>
      </w:r>
      <w:r>
        <w:t xml:space="preserve">We did not test the electric mattress pad under higher settings because the thermal manikin is unable to measure power when in a state of heat gain. </w:t>
      </w:r>
      <w:commentRangeStart w:id="75"/>
      <w:r>
        <w:t xml:space="preserve">We used a </w:t>
      </w:r>
      <w:proofErr w:type="spellStart"/>
      <w:r>
        <w:t>SunBeam</w:t>
      </w:r>
      <w:proofErr w:type="spellEnd"/>
      <w:r>
        <w:t xml:space="preserve"> heated blanket with both the heated blanket turned “off” and “on” to separate the effect of the electric heated element and the additional insulation. </w:t>
      </w:r>
      <w:commentRangeEnd w:id="75"/>
      <w:r w:rsidR="009A5F49">
        <w:rPr>
          <w:rStyle w:val="CommentReference"/>
        </w:rPr>
        <w:commentReference w:id="75"/>
      </w:r>
      <w:r w:rsidR="00F177AB">
        <w:t xml:space="preserve">When on, we set the heated blanket to the highest setting. </w:t>
      </w:r>
    </w:p>
    <w:p w14:paraId="2BDC26C4" w14:textId="77777777" w:rsidR="00A46F95" w:rsidRDefault="00A46F95" w:rsidP="00CB4AD7">
      <w:pPr>
        <w:pStyle w:val="Heading3"/>
      </w:pPr>
      <w:r>
        <w:lastRenderedPageBreak/>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7392B1D0"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2339C29F" w14:textId="77777777" w:rsidR="00A46F95" w:rsidRDefault="00A46F95" w:rsidP="00F14522">
      <w:pPr>
        <w:pStyle w:val="Heading2"/>
      </w:pPr>
      <w:r>
        <w:t>Experimental procedure</w:t>
      </w:r>
    </w:p>
    <w:p w14:paraId="79EC0FFF" w14:textId="2C4B09A1"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105E3B">
        <w:instrText xml:space="preserve"> ADDIN ZOTERO_ITEM CSL_CITATION {"citationID":"8Dy1VeGh","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105E3B">
        <w:instrText xml:space="preserve"> ADDIN ZOTERO_ITEM CSL_CITATION {"citationID":"Z36qDnGp","properties":{"formattedCitation":"\\super 67\\nosupersub{}","plainCitation":"67","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306945" w:rsidRPr="00306945">
        <w:rPr>
          <w:rFonts w:cs="Times New Roman"/>
          <w:vertAlign w:val="superscript"/>
        </w:rPr>
        <w:t>67</w:t>
      </w:r>
      <w:r>
        <w:fldChar w:fldCharType="end"/>
      </w:r>
      <w:r>
        <w:t>. When starting measurements with a cold thermal manikin, we allowed for at least three hours of warmup time</w:t>
      </w:r>
      <w:r>
        <w:fldChar w:fldCharType="begin"/>
      </w:r>
      <w:r w:rsidR="00105E3B">
        <w:instrText xml:space="preserve"> ADDIN ZOTERO_ITEM CSL_CITATION {"citationID":"gckE8DOF","properties":{"formattedCitation":"\\super 69\\nosupersub{}","plainCitation":"69","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306945" w:rsidRPr="00306945">
        <w:rPr>
          <w:rFonts w:cs="Times New Roman"/>
          <w:vertAlign w:val="superscript"/>
        </w:rPr>
        <w:t>69</w:t>
      </w:r>
      <w:r>
        <w:fldChar w:fldCharType="end"/>
      </w:r>
      <w:r>
        <w:t xml:space="preserve">. </w:t>
      </w:r>
    </w:p>
    <w:p w14:paraId="702E995A" w14:textId="6C3E68F9" w:rsidR="00A46F95" w:rsidRDefault="00A46F95" w:rsidP="00F14522">
      <w:pPr>
        <w:pStyle w:val="Heading2"/>
      </w:pPr>
      <w:r>
        <w:t>Dry-heat transfer coefficient to free convection</w:t>
      </w:r>
    </w:p>
    <w:p w14:paraId="46BE0B4E" w14:textId="25B9655C"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w:t>
      </w:r>
      <w:proofErr w:type="gramStart"/>
      <w:r>
        <w:rPr>
          <w:rFonts w:eastAsiaTheme="minorEastAsia"/>
        </w:rPr>
        <w:t>i.e.</w:t>
      </w:r>
      <w:proofErr w:type="gramEnd"/>
      <w:r>
        <w:rPr>
          <w:rFonts w:eastAsiaTheme="minorEastAsia"/>
        </w:rPr>
        <w:t xml:space="preserv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fldChar w:fldCharType="begin"/>
      </w:r>
      <w:r>
        <w:instrText xml:space="preserve"> REF _Ref112080342 \h </w:instrText>
      </w:r>
      <w:r>
        <w:fldChar w:fldCharType="separate"/>
      </w:r>
      <w:r>
        <w:t xml:space="preserve">Table </w:t>
      </w:r>
      <w:r>
        <w:rPr>
          <w:noProof/>
        </w:rPr>
        <w:t>3</w:t>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0767047A" w:rsidR="00A46F95" w:rsidRDefault="00A46F95" w:rsidP="00A46F95">
      <w:r>
        <w:t>We analyzed the data in accordance with the ISO guideline for the expression of uncertainty in measurement</w:t>
      </w:r>
      <w:r>
        <w:fldChar w:fldCharType="begin"/>
      </w:r>
      <w:r w:rsidR="00416536">
        <w:instrText xml:space="preserve"> ADDIN ZOTERO_ITEM CSL_CITATION {"citationID":"DDC4qWo3","properties":{"formattedCitation":"\\super 70\\nosupersub{}","plainCitation":"70","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306945" w:rsidRPr="00306945">
        <w:rPr>
          <w:rFonts w:cs="Times New Roman"/>
          <w:vertAlign w:val="superscript"/>
        </w:rPr>
        <w:t>70</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416536">
        <w:instrText xml:space="preserve"> ADDIN ZOTERO_ITEM CSL_CITATION {"citationID":"UTMJEo2C","properties":{"formattedCitation":"\\super 71\\nosupersub{}","plainCitation":"71","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306945" w:rsidRPr="00306945">
        <w:rPr>
          <w:rFonts w:cs="Times New Roman"/>
          <w:vertAlign w:val="superscript"/>
        </w:rPr>
        <w:t>71</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0E416B6" w14:textId="1FAAEEA4" w:rsidR="00A46F95" w:rsidRDefault="00A46F95" w:rsidP="00A46F95">
      <w:r>
        <w:t>We applied the laboratory findings to two historical case studies: the 2015 Pakistan heat wave and the 2021 Texas power crisis. In both cases, climate change contributed to the unprecedented weather events</w:t>
      </w:r>
      <w:r>
        <w:fldChar w:fldCharType="begin"/>
      </w:r>
      <w:r w:rsidR="00105E3B">
        <w:instrText xml:space="preserve"> ADDIN ZOTERO_ITEM CSL_CITATION {"citationID":"YcQwh35e","properties":{"formattedCitation":"\\super 72,73\\nosupersub{}","plainCitation":"72,73","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306945" w:rsidRPr="00306945">
        <w:rPr>
          <w:rFonts w:cs="Times New Roman"/>
          <w:vertAlign w:val="superscript"/>
        </w:rPr>
        <w:t>72,73</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416536">
        <w:instrText xml:space="preserve"> ADDIN ZOTERO_ITEM CSL_CITATION {"citationID":"S9lH9AlS","properties":{"formattedCitation":"\\super 15\\nosupersub{}","plainCitation":"15","noteIndex":0},"citationItems":[{"id":"wZ7P8h5N/X47FKKWX","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416536">
        <w:instrText xml:space="preserve"> ADDIN ZOTERO_ITEM CSL_CITATION {"citationID":"U3xu78kt","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xml:space="preserve">. </w:t>
      </w:r>
      <w:r>
        <w:fldChar w:fldCharType="begin"/>
      </w:r>
      <w:r>
        <w:instrText xml:space="preserve"> REF _Ref121249876 \h </w:instrText>
      </w:r>
      <w:r>
        <w:fldChar w:fldCharType="separate"/>
      </w:r>
      <w:r>
        <w:t xml:space="preserve">Figure </w:t>
      </w:r>
      <w:r>
        <w:rPr>
          <w:noProof/>
        </w:rPr>
        <w:t>7</w:t>
      </w:r>
      <w:r>
        <w:fldChar w:fldCharType="end"/>
      </w:r>
      <w:r>
        <w:t xml:space="preserve"> shows the geographic locations of both case studies and provides pertinent information about the modeled historical events. The subsequent text describes modeling methods specific to each case study. </w:t>
      </w:r>
    </w:p>
    <w:p w14:paraId="23EC8127" w14:textId="77777777" w:rsidR="00A46F95" w:rsidRDefault="00A46F95" w:rsidP="00F14522">
      <w:pPr>
        <w:pStyle w:val="Heading3"/>
      </w:pPr>
      <w:r>
        <w:t>2015 Pakistan heat wave</w:t>
      </w:r>
    </w:p>
    <w:p w14:paraId="43238258" w14:textId="32CC97D7" w:rsidR="00A46F95" w:rsidRDefault="00A46F95" w:rsidP="00A46F95">
      <w:r>
        <w:t>In June 2015, Sindh Province in southern Pakistan experienced a severe heat wave with temperatures as high as 49°C. Overall the heat wave claimed at least 2,000 lives</w:t>
      </w:r>
      <w:commentRangeStart w:id="76"/>
      <w:r>
        <w:fldChar w:fldCharType="begin"/>
      </w:r>
      <w:r w:rsidR="00416536">
        <w:instrText xml:space="preserve"> ADDIN ZOTERO_ITEM CSL_CITATION {"citationID":"XblLVPCr","properties":{"formattedCitation":"\\super 74\\nosupersub{}","plainCitation":"74","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306945" w:rsidRPr="00306945">
        <w:rPr>
          <w:rFonts w:cs="Times New Roman"/>
          <w:vertAlign w:val="superscript"/>
        </w:rPr>
        <w:t>74</w:t>
      </w:r>
      <w:r>
        <w:fldChar w:fldCharType="end"/>
      </w:r>
      <w:r>
        <w:t>.</w:t>
      </w:r>
      <w:commentRangeEnd w:id="76"/>
      <w:r w:rsidR="0037262D">
        <w:rPr>
          <w:rStyle w:val="CommentReference"/>
        </w:rPr>
        <w:commentReference w:id="76"/>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w:t>
      </w:r>
      <w:commentRangeStart w:id="77"/>
      <w:r>
        <w:t xml:space="preserve">Power outages aside, </w:t>
      </w:r>
      <w:r w:rsidR="003E2724">
        <w:t>less than 5% of the overall Pakistani population had access to AC in 2010</w:t>
      </w:r>
      <w:r w:rsidR="003E2724">
        <w:fldChar w:fldCharType="begin"/>
      </w:r>
      <w:r w:rsidR="00105E3B">
        <w:instrText xml:space="preserve"> ADDIN ZOTERO_ITEM CSL_CITATION {"citationID":"TnQccYFi","properties":{"formattedCitation":"\\super 75\\nosupersub{}","plainCitation":"7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306945" w:rsidRPr="00306945">
        <w:rPr>
          <w:rFonts w:cs="Times New Roman"/>
          <w:vertAlign w:val="superscript"/>
        </w:rPr>
        <w:t>75</w:t>
      </w:r>
      <w:r w:rsidR="003E2724">
        <w:fldChar w:fldCharType="end"/>
      </w:r>
      <w:commentRangeEnd w:id="77"/>
      <w:r w:rsidR="006212FB">
        <w:rPr>
          <w:rStyle w:val="CommentReference"/>
        </w:rPr>
        <w:commentReference w:id="77"/>
      </w:r>
      <w:commentRangeStart w:id="78"/>
      <w:commentRangeEnd w:id="78"/>
      <w:r w:rsidR="0037262D">
        <w:rPr>
          <w:rStyle w:val="CommentReference"/>
        </w:rPr>
        <w:commentReference w:id="78"/>
      </w:r>
      <w:r>
        <w:t>.</w:t>
      </w:r>
    </w:p>
    <w:p w14:paraId="444C4741" w14:textId="3CD4540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commentRangeStart w:id="79"/>
      <w:r>
        <w:fldChar w:fldCharType="begin"/>
      </w:r>
      <w:r w:rsidR="00416536">
        <w:instrText xml:space="preserve"> ADDIN ZOTERO_ITEM CSL_CITATION {"citationID":"7HyHWgi5","properties":{"formattedCitation":"\\super 76\\nosupersub{}","plainCitation":"76","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306945" w:rsidRPr="00306945">
        <w:rPr>
          <w:rFonts w:cs="Times New Roman"/>
          <w:vertAlign w:val="superscript"/>
        </w:rPr>
        <w:t>76</w:t>
      </w:r>
      <w:r>
        <w:fldChar w:fldCharType="end"/>
      </w:r>
      <w:commentRangeEnd w:id="79"/>
      <w:r w:rsidR="00A94109">
        <w:rPr>
          <w:rStyle w:val="CommentReference"/>
        </w:rPr>
        <w:commentReference w:id="79"/>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4DC41457"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416536">
        <w:instrText xml:space="preserve"> ADDIN ZOTERO_ITEM CSL_CITATION {"citationID":"9MAHftc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416536">
        <w:instrText xml:space="preserve"> ADDIN ZOTERO_ITEM CSL_CITATION {"citationID":"UK9FAsRI","properties":{"formattedCitation":"\\super 78\\nosupersub{}","plainCitation":"78","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306945" w:rsidRPr="00306945">
        <w:rPr>
          <w:rFonts w:cs="Times New Roman"/>
          <w:vertAlign w:val="superscript"/>
        </w:rPr>
        <w:t>78</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74369D">
        <w:t>absolute humidity</w:t>
      </w:r>
      <w:r>
        <w:t xml:space="preserve"> and recalculated the relative humidity from the saturation vapor pressure of the modeled indoor temperature. </w:t>
      </w:r>
    </w:p>
    <w:p w14:paraId="36DDA45F" w14:textId="6E1522BD"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105E3B">
        <w:instrText xml:space="preserve"> ADDIN ZOTERO_ITEM CSL_CITATION {"citationID":"X1ZOKxMT","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xml:space="preserve"> as implemented in the </w:t>
      </w:r>
      <w:proofErr w:type="spellStart"/>
      <w:r>
        <w:t>comf</w:t>
      </w:r>
      <w:proofErr w:type="spellEnd"/>
      <w:r>
        <w:t xml:space="preserve"> package in the R programming language</w:t>
      </w:r>
      <w:r>
        <w:fldChar w:fldCharType="begin"/>
      </w:r>
      <w:r w:rsidR="00416536">
        <w:instrText xml:space="preserve"> ADDIN ZOTERO_ITEM CSL_CITATION {"citationID":"6EwO5E8z","properties":{"formattedCitation":"\\super 80\\nosupersub{}","plainCitation":"80","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306945" w:rsidRPr="00306945">
        <w:rPr>
          <w:rFonts w:cs="Times New Roman"/>
          <w:vertAlign w:val="superscript"/>
        </w:rPr>
        <w:t>80</w:t>
      </w:r>
      <w:r>
        <w:fldChar w:fldCharType="end"/>
      </w:r>
      <w:r>
        <w:t xml:space="preserve">. The SET model requires six input parameters: indoor air temperature, mean radiant temperature, relative humidity, air velocity, metabolic rate, and clothing insulation. We assumed the mean radiant temperature is equivalent to the indoor </w:t>
      </w:r>
      <w:commentRangeStart w:id="80"/>
      <w:commentRangeStart w:id="81"/>
      <w:commentRangeStart w:id="82"/>
      <w:r>
        <w:t>air temperature</w:t>
      </w:r>
      <w:r w:rsidR="001658C9">
        <w:t>d</w:t>
      </w:r>
      <w:r w:rsidR="001658C9">
        <w:fldChar w:fldCharType="begin"/>
      </w:r>
      <w:r w:rsidR="00105E3B">
        <w:instrText xml:space="preserve"> ADDIN ZOTERO_ITEM CSL_CITATION {"citationID":"qPFjhSuh","properties":{"formattedCitation":"\\super 81\\nosupersub{}","plainCitation":"81","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306945" w:rsidRPr="00306945">
        <w:rPr>
          <w:rFonts w:cs="Times New Roman"/>
          <w:vertAlign w:val="superscript"/>
        </w:rPr>
        <w:t>81</w:t>
      </w:r>
      <w:r w:rsidR="001658C9">
        <w:fldChar w:fldCharType="end"/>
      </w:r>
      <w:r>
        <w:t xml:space="preserve">. </w:t>
      </w:r>
      <w:commentRangeEnd w:id="80"/>
      <w:r w:rsidR="0074369D">
        <w:rPr>
          <w:rStyle w:val="CommentReference"/>
        </w:rPr>
        <w:commentReference w:id="80"/>
      </w:r>
      <w:commentRangeEnd w:id="81"/>
      <w:r w:rsidR="003F02A6">
        <w:rPr>
          <w:rStyle w:val="CommentReference"/>
        </w:rPr>
        <w:commentReference w:id="81"/>
      </w:r>
      <w:commentRangeEnd w:id="82"/>
      <w:r w:rsidR="00D56AFD">
        <w:rPr>
          <w:rStyle w:val="CommentReference"/>
        </w:rPr>
        <w:commentReference w:id="82"/>
      </w:r>
      <w:r>
        <w:t xml:space="preserve">For still air, we assumed an air velocity of </w:t>
      </w:r>
      <w:commentRangeStart w:id="83"/>
      <w:commentRangeStart w:id="84"/>
      <w:commentRangeStart w:id="85"/>
      <w:r>
        <w:t>0.</w:t>
      </w:r>
      <w:r w:rsidR="003F02A6">
        <w:t>2</w:t>
      </w:r>
      <w:r>
        <w:t xml:space="preserve"> m/s</w:t>
      </w:r>
      <w:commentRangeEnd w:id="83"/>
      <w:r w:rsidR="0074369D">
        <w:rPr>
          <w:rStyle w:val="CommentReference"/>
        </w:rPr>
        <w:commentReference w:id="83"/>
      </w:r>
      <w:commentRangeEnd w:id="84"/>
      <w:r w:rsidR="00F81E67">
        <w:rPr>
          <w:rStyle w:val="CommentReference"/>
        </w:rPr>
        <w:commentReference w:id="84"/>
      </w:r>
      <w:commentRangeEnd w:id="85"/>
      <w:r w:rsidR="00D56AFD">
        <w:rPr>
          <w:rStyle w:val="CommentReference"/>
        </w:rPr>
        <w:commentReference w:id="85"/>
      </w:r>
      <w:r>
        <w:t>. For cases with elevated air movement, we used the spatially averaged air speed over the bed listed i</w:t>
      </w:r>
      <w:r w:rsidR="00416536">
        <w:fldChar w:fldCharType="begin"/>
      </w:r>
      <w:r w:rsidR="00416536">
        <w:instrText xml:space="preserve"> ADDIN ZOTERO_ITEM CSL_CITATION {"citationID":"xFYvRd4z","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416536">
        <w:fldChar w:fldCharType="separate"/>
      </w:r>
      <w:r w:rsidR="00306945" w:rsidRPr="00306945">
        <w:rPr>
          <w:rFonts w:cs="Times New Roman"/>
          <w:vertAlign w:val="superscript"/>
        </w:rPr>
        <w:t>82</w:t>
      </w:r>
      <w:r w:rsidR="00416536">
        <w:fldChar w:fldCharType="end"/>
      </w:r>
      <w:r>
        <w:t xml:space="preserve">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w:t>
      </w:r>
      <w:commentRangeStart w:id="86"/>
      <w:commentRangeStart w:id="87"/>
      <w:commentRangeStart w:id="88"/>
      <w:r>
        <w:t xml:space="preserve">0.7 met </w:t>
      </w:r>
      <w:commentRangeEnd w:id="86"/>
      <w:r w:rsidR="00F81E67">
        <w:rPr>
          <w:rStyle w:val="CommentReference"/>
        </w:rPr>
        <w:lastRenderedPageBreak/>
        <w:commentReference w:id="86"/>
      </w:r>
      <w:commentRangeEnd w:id="87"/>
      <w:r w:rsidR="00751670">
        <w:rPr>
          <w:rStyle w:val="CommentReference"/>
        </w:rPr>
        <w:commentReference w:id="87"/>
      </w:r>
      <w:commentRangeEnd w:id="88"/>
      <w:r w:rsidR="00D56AFD">
        <w:rPr>
          <w:rStyle w:val="CommentReference"/>
        </w:rPr>
        <w:commentReference w:id="88"/>
      </w:r>
      <w:r>
        <w:t>for a sleeping person</w:t>
      </w:r>
      <w:r w:rsidR="009969F4">
        <w:rPr>
          <w:vertAlign w:val="superscript"/>
        </w:rPr>
        <w:t>94</w:t>
      </w:r>
      <w:r>
        <w:t xml:space="preserve"> and the clothing insulation as the sum of the mattress, bedding, and clothing from the laboratory experimental condition.</w:t>
      </w:r>
    </w:p>
    <w:p w14:paraId="6FF7AFF8" w14:textId="0FF13F09"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105E3B">
        <w:instrText xml:space="preserve"> ADDIN ZOTERO_ITEM CSL_CITATION {"citationID":"EC6NYxnH","properties":{"formattedCitation":"\\super 75,83\\nosupersub{}","plainCitation":"75,83","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306945" w:rsidRPr="00306945">
        <w:rPr>
          <w:rFonts w:cs="Times New Roman"/>
          <w:vertAlign w:val="superscript"/>
        </w:rPr>
        <w:t>75,83</w:t>
      </w:r>
      <w:r>
        <w:fldChar w:fldCharType="end"/>
      </w:r>
      <w:r>
        <w:t xml:space="preserve">. </w:t>
      </w:r>
    </w:p>
    <w:p w14:paraId="0C26A6AC" w14:textId="77777777" w:rsidR="00A46F95" w:rsidRDefault="00A46F95" w:rsidP="00B0241F">
      <w:pPr>
        <w:pStyle w:val="Heading3"/>
      </w:pPr>
      <w:r>
        <w:t>2021 Texas power crisis</w:t>
      </w:r>
    </w:p>
    <w:p w14:paraId="41D4C56A" w14:textId="30371F37" w:rsidR="00A46F95" w:rsidRDefault="00A46F95" w:rsidP="00A46F95">
      <w:r>
        <w:t>On February 13, 2021, a major blizzard and ice storm named Winter Storm Uri</w:t>
      </w:r>
      <w:r>
        <w:fldChar w:fldCharType="begin"/>
      </w:r>
      <w:r w:rsidR="00416536">
        <w:instrText xml:space="preserve"> ADDIN ZOTERO_ITEM CSL_CITATION {"citationID":"538HzDSu","properties":{"formattedCitation":"\\super 84\\nosupersub{}","plainCitation":"84","noteIndex":0},"citationItems":[{"id":1493,"uris":["http://zotero.org/users/4259226/items/3PK84PTY"],"itemData":{"id":1493,"type":"webpage","abstract":"Communication Tips English Français Español </w:instrText>
      </w:r>
      <w:r w:rsidR="00416536">
        <w:rPr>
          <w:rFonts w:ascii="MS Gothic" w:eastAsia="MS Gothic" w:hAnsi="MS Gothic" w:cs="MS Gothic" w:hint="eastAsia"/>
        </w:rPr>
        <w:instrText>繁體中文</w:instrText>
      </w:r>
      <w:r w:rsidR="00416536">
        <w:instrText xml:space="preserve"> Tagalog Tiếng Việt </w:instrText>
      </w:r>
      <w:r w:rsidR="00416536">
        <w:rPr>
          <w:rFonts w:ascii="Malgun Gothic" w:eastAsia="Malgun Gothic" w:hAnsi="Malgun Gothic" w:cs="Malgun Gothic" w:hint="eastAsia"/>
        </w:rPr>
        <w:instrText>한국어</w:instrText>
      </w:r>
      <w:r w:rsidR="00416536">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306945" w:rsidRPr="00306945">
        <w:rPr>
          <w:rFonts w:cs="Times New Roman"/>
          <w:vertAlign w:val="superscript"/>
        </w:rPr>
        <w:t>84</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leaving millions of homes and businesses without power</w:t>
      </w:r>
      <w:r>
        <w:fldChar w:fldCharType="begin"/>
      </w:r>
      <w:r w:rsidR="00416536">
        <w:instrText xml:space="preserve"> ADDIN ZOTERO_ITEM CSL_CITATION {"citationID":"OJmbSSZ4","properties":{"formattedCitation":"\\super 85\\nosupersub{}","plainCitation":"85","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306945" w:rsidRPr="00306945">
        <w:rPr>
          <w:rFonts w:cs="Times New Roman"/>
          <w:vertAlign w:val="superscript"/>
        </w:rPr>
        <w:t>85</w:t>
      </w:r>
      <w:r>
        <w:fldChar w:fldCharType="end"/>
      </w:r>
      <w:r>
        <w:t>.</w:t>
      </w:r>
    </w:p>
    <w:p w14:paraId="1AA63E70" w14:textId="6380BFED"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416536">
        <w:instrText xml:space="preserve"> ADDIN ZOTERO_ITEM CSL_CITATION {"citationID":"NSjfU38D","properties":{"formattedCitation":"\\super 86\\nosupersub{}","plainCitation":"86","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306945" w:rsidRPr="00306945">
        <w:rPr>
          <w:rFonts w:cs="Times New Roman"/>
          <w:vertAlign w:val="superscript"/>
        </w:rPr>
        <w:t>86</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416536">
        <w:instrText xml:space="preserve"> ADDIN ZOTERO_ITEM CSL_CITATION {"citationID":"Ddb8H5g4","properties":{"formattedCitation":"\\super 87\\nosupersub{}","plainCitation":"87","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306945" w:rsidRPr="00306945">
        <w:rPr>
          <w:rFonts w:cs="Times New Roman"/>
          <w:vertAlign w:val="superscript"/>
        </w:rPr>
        <w:t>87</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416536">
        <w:instrText xml:space="preserve"> ADDIN ZOTERO_ITEM CSL_CITATION {"citationID":"zMWpUEGA","properties":{"formattedCitation":"\\super 88\\nosupersub{}","plainCitation":"88","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306945" w:rsidRPr="00306945">
        <w:rPr>
          <w:rFonts w:cs="Times New Roman"/>
          <w:vertAlign w:val="superscript"/>
        </w:rPr>
        <w:t>88</w:t>
      </w:r>
      <w:r>
        <w:fldChar w:fldCharType="end"/>
      </w:r>
      <w:r>
        <w:t xml:space="preserve">. We used </w:t>
      </w:r>
      <w:proofErr w:type="spellStart"/>
      <w:r>
        <w:t>EnergyPlus</w:t>
      </w:r>
      <w:proofErr w:type="spellEnd"/>
      <w:r>
        <w:t xml:space="preserve"> v. 22.2.0</w:t>
      </w:r>
      <w:r>
        <w:fldChar w:fldCharType="begin"/>
      </w:r>
      <w:r w:rsidR="00416536">
        <w:instrText xml:space="preserve"> ADDIN ZOTERO_ITEM CSL_CITATION {"citationID":"hIDDBGOB","properties":{"formattedCitation":"\\super 89\\nosupersub{}","plainCitation":"89","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306945" w:rsidRPr="00306945">
        <w:rPr>
          <w:rFonts w:cs="Times New Roman"/>
          <w:vertAlign w:val="superscript"/>
        </w:rPr>
        <w:t>89</w:t>
      </w:r>
      <w:r>
        <w:fldChar w:fldCharType="end"/>
      </w:r>
      <w:r>
        <w:t xml:space="preserve"> to model indoor air temperature in a single-family home with a slab-on-grade foundation based on historical trends for building permit data</w:t>
      </w:r>
      <w:r>
        <w:fldChar w:fldCharType="begin"/>
      </w:r>
      <w:r w:rsidR="00416536">
        <w:instrText xml:space="preserve"> ADDIN ZOTERO_ITEM CSL_CITATION {"citationID":"V6l20Uhe","properties":{"formattedCitation":"\\super 90\\nosupersub{}","plainCitation":"90","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306945" w:rsidRPr="00306945">
        <w:rPr>
          <w:rFonts w:cs="Times New Roman"/>
          <w:vertAlign w:val="superscript"/>
        </w:rPr>
        <w:t>90</w:t>
      </w:r>
      <w:r>
        <w:fldChar w:fldCharType="end"/>
      </w:r>
      <w:r>
        <w:t xml:space="preserve"> and typical constructional practices in Texas</w:t>
      </w:r>
      <w:r>
        <w:fldChar w:fldCharType="begin"/>
      </w:r>
      <w:r w:rsidR="00416536">
        <w:instrText xml:space="preserve"> ADDIN ZOTERO_ITEM CSL_CITATION {"citationID":"wSEArp2J","properties":{"formattedCitation":"\\super 91\\nosupersub{}","plainCitation":"91","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306945" w:rsidRPr="00306945">
        <w:rPr>
          <w:rFonts w:cs="Times New Roman"/>
          <w:vertAlign w:val="superscript"/>
        </w:rPr>
        <w:t>91</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A0AA5E1" w:rsidR="00A46F95" w:rsidRDefault="00A46F95" w:rsidP="00A46F95">
      <w:r>
        <w:t>We used the residential prototype building model developed by the Pacific Northwest National Laboratory (PNNL)</w:t>
      </w:r>
      <w:r>
        <w:fldChar w:fldCharType="begin"/>
      </w:r>
      <w:r w:rsidR="00416536">
        <w:instrText xml:space="preserve"> ADDIN ZOTERO_ITEM CSL_CITATION {"citationID":"lTlByLMP","properties":{"formattedCitation":"\\super 92,93\\nosupersub{}","plainCitation":"92,93","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306945" w:rsidRPr="00306945">
        <w:rPr>
          <w:rFonts w:cs="Times New Roman"/>
          <w:vertAlign w:val="superscript"/>
        </w:rPr>
        <w:t>92,93</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306945" w:rsidRPr="00306945">
        <w:rPr>
          <w:rFonts w:cs="Times New Roman"/>
          <w:vertAlign w:val="superscript"/>
        </w:rPr>
        <w:t>37</w:t>
      </w:r>
      <w:r w:rsidR="00DD3B88">
        <w:fldChar w:fldCharType="end"/>
      </w:r>
      <w:r>
        <w:t xml:space="preserve">. </w:t>
      </w:r>
    </w:p>
    <w:p w14:paraId="432CAC83" w14:textId="33A3A5A3"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416536">
        <w:instrText xml:space="preserve"> ADDIN ZOTERO_ITEM CSL_CITATION {"citationID":"r7J7jZv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89" w:name="_Ref121554562"/>
      <w:r>
        <w:t>(</w:t>
      </w:r>
      <w:fldSimple w:instr=" SEQ ( \* ARABIC ">
        <w:r>
          <w:rPr>
            <w:noProof/>
          </w:rPr>
          <w:t>3</w:t>
        </w:r>
      </w:fldSimple>
      <w:r>
        <w:t>)</w:t>
      </w:r>
      <w:bookmarkEnd w:id="89"/>
    </w:p>
    <w:p w14:paraId="599D279B" w14:textId="09CF366A" w:rsidR="00A46F95" w:rsidRPr="00FC66B7" w:rsidRDefault="00A46F95" w:rsidP="00A46F95">
      <w:r>
        <w:t xml:space="preserve">From the 2-Node Model by </w:t>
      </w:r>
      <w:proofErr w:type="spellStart"/>
      <w:r>
        <w:t>Gagge</w:t>
      </w:r>
      <w:proofErr w:type="spellEnd"/>
      <w:r>
        <w:t xml:space="preserve"> et al.</w:t>
      </w:r>
      <w:r>
        <w:fldChar w:fldCharType="begin"/>
      </w:r>
      <w:r w:rsidR="00105E3B">
        <w:instrText xml:space="preserve"> ADDIN ZOTERO_ITEM CSL_CITATION {"citationID":"usIwgn51","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416536">
        <w:instrText xml:space="preserve"> ADDIN ZOTERO_ITEM CSL_CITATION {"citationID":"DmwDbpOe","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We considered February 14-</w:t>
      </w:r>
      <w:r w:rsidR="002A2630">
        <w:t>20</w:t>
      </w:r>
      <w:r>
        <w:t xml:space="preserve">, 2021, as the dates of the power outage for our cold exposure analysis. </w:t>
      </w:r>
    </w:p>
    <w:p w14:paraId="7D053FBE" w14:textId="0FDA0E3B" w:rsidR="00A46F95" w:rsidDel="00306945" w:rsidRDefault="00A46F95" w:rsidP="00B0241F">
      <w:pPr>
        <w:pStyle w:val="Heading1"/>
        <w:rPr>
          <w:del w:id="90" w:author="Arfa Aijazi" w:date="2023-05-19T02:37:00Z"/>
        </w:rPr>
      </w:pPr>
      <w:del w:id="91" w:author="Arfa Aijazi" w:date="2023-05-19T02:37:00Z">
        <w:r w:rsidDel="00306945">
          <w:delText>Data availability</w:delText>
        </w:r>
      </w:del>
    </w:p>
    <w:p w14:paraId="62200C3F" w14:textId="5D750A0E" w:rsidR="007E6B76" w:rsidDel="00306945" w:rsidRDefault="00BC21A7" w:rsidP="00A46F95">
      <w:pPr>
        <w:rPr>
          <w:del w:id="92" w:author="Arfa Aijazi" w:date="2023-05-19T02:37:00Z"/>
        </w:rPr>
      </w:pPr>
      <w:del w:id="93" w:author="Arfa Aijazi" w:date="2023-05-19T02:37:00Z">
        <w:r w:rsidDel="00306945">
          <w:delText xml:space="preserve">All data used in the analysis and to create Figs. 1-2 are stored on Dryad at: </w:delText>
        </w:r>
        <w:commentRangeStart w:id="94"/>
        <w:r w:rsidDel="00306945">
          <w:delText>(insert link)</w:delText>
        </w:r>
        <w:commentRangeEnd w:id="94"/>
        <w:r w:rsidR="00235A5A" w:rsidDel="00306945">
          <w:rPr>
            <w:rStyle w:val="CommentReference"/>
          </w:rPr>
          <w:commentReference w:id="94"/>
        </w:r>
        <w:r w:rsidDel="00306945">
          <w:delText>. Dryad is an open-source research data curation and publication partner.</w:delText>
        </w:r>
        <w:r w:rsidR="00235A5A" w:rsidDel="00306945">
          <w:delText xml:space="preserve"> UC Berkeley</w:delText>
        </w:r>
        <w:r w:rsidDel="00306945">
          <w:delText xml:space="preserve"> (the authors’ affiliation) is a partner </w:delText>
        </w:r>
        <w:r w:rsidR="00235A5A" w:rsidDel="00306945">
          <w:delText xml:space="preserve">of Dryad and offers Dryad as a free service for all UC Berkeley researchers to publish and archive their data. </w:delText>
        </w:r>
      </w:del>
    </w:p>
    <w:p w14:paraId="735C1C0D" w14:textId="77777777" w:rsidR="000311DB" w:rsidRDefault="007E6B76" w:rsidP="007E6B76">
      <w:pPr>
        <w:pStyle w:val="Heading1"/>
      </w:pPr>
      <w:r>
        <w:t>Code availability</w:t>
      </w:r>
    </w:p>
    <w:p w14:paraId="260654C8" w14:textId="591F6F0D" w:rsidR="00BC21A7" w:rsidRDefault="00306945" w:rsidP="000311DB">
      <w:ins w:id="95" w:author="Arfa Aijazi" w:date="2023-05-19T02:36:00Z">
        <w:r>
          <w:t>All data a</w:t>
        </w:r>
      </w:ins>
      <w:ins w:id="96" w:author="Arfa Aijazi" w:date="2023-05-19T02:37:00Z">
        <w:r>
          <w:t>nd analysis</w:t>
        </w:r>
      </w:ins>
      <w:del w:id="97" w:author="Arfa Aijazi" w:date="2023-05-19T02:36:00Z">
        <w:r w:rsidR="000311DB" w:rsidDel="00306945">
          <w:delText>Analysis</w:delText>
        </w:r>
      </w:del>
      <w:r w:rsidR="000311DB">
        <w:t xml:space="preserve"> code is provided on GitHub at</w:t>
      </w:r>
      <w:r w:rsidR="00BC21A7">
        <w:t xml:space="preserve"> </w:t>
      </w:r>
      <w:commentRangeStart w:id="98"/>
      <w:r w:rsidR="00BC21A7">
        <w:fldChar w:fldCharType="begin"/>
      </w:r>
      <w:r w:rsidR="00BC21A7">
        <w:instrText xml:space="preserve"> HYPERLINK "</w:instrText>
      </w:r>
      <w:r w:rsidR="00BC21A7" w:rsidRPr="00BC21A7">
        <w:instrText>https://github.com/anaijazi/thermalManikinSleep</w:instrText>
      </w:r>
      <w:r w:rsidR="00BC21A7">
        <w:instrText xml:space="preserve">" </w:instrText>
      </w:r>
      <w:r w:rsidR="00BC21A7">
        <w:fldChar w:fldCharType="separate"/>
      </w:r>
      <w:r w:rsidR="00BC21A7" w:rsidRPr="009F0DCB">
        <w:rPr>
          <w:rStyle w:val="Hyperlink"/>
        </w:rPr>
        <w:t>https://github.com/anaijazi/thermalManikinSleep</w:t>
      </w:r>
      <w:r w:rsidR="00BC21A7">
        <w:fldChar w:fldCharType="end"/>
      </w:r>
      <w:commentRangeEnd w:id="98"/>
      <w:r w:rsidR="00BC21A7">
        <w:rPr>
          <w:rStyle w:val="CommentReference"/>
        </w:rPr>
        <w:commentReference w:id="98"/>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0A08D567" w14:textId="77777777" w:rsidR="004749BE" w:rsidRPr="004749BE" w:rsidRDefault="00306945" w:rsidP="004749BE">
      <w:pPr>
        <w:pStyle w:val="Bibliography"/>
      </w:pPr>
      <w:r>
        <w:fldChar w:fldCharType="begin"/>
      </w:r>
      <w:r w:rsidR="004749BE">
        <w:instrText xml:space="preserve"> ADDIN ZOTERO_BIBL {"uncited":[],"omitted":[],"custom":[]} CSL_BIBLIOGRAPHY </w:instrText>
      </w:r>
      <w:r>
        <w:fldChar w:fldCharType="separate"/>
      </w:r>
      <w:r w:rsidR="004749BE" w:rsidRPr="004749BE">
        <w:t>1.</w:t>
      </w:r>
      <w:r w:rsidR="004749BE" w:rsidRPr="004749BE">
        <w:tab/>
      </w:r>
      <w:proofErr w:type="spellStart"/>
      <w:r w:rsidR="004749BE" w:rsidRPr="004749BE">
        <w:t>Cappuccio</w:t>
      </w:r>
      <w:proofErr w:type="spellEnd"/>
      <w:r w:rsidR="004749BE" w:rsidRPr="004749BE">
        <w:t xml:space="preserve">, F. P., Cooper, D., </w:t>
      </w:r>
      <w:proofErr w:type="spellStart"/>
      <w:r w:rsidR="004749BE" w:rsidRPr="004749BE">
        <w:t>D’Elia</w:t>
      </w:r>
      <w:proofErr w:type="spellEnd"/>
      <w:r w:rsidR="004749BE" w:rsidRPr="004749BE">
        <w:t xml:space="preserve">, L., </w:t>
      </w:r>
      <w:proofErr w:type="spellStart"/>
      <w:r w:rsidR="004749BE" w:rsidRPr="004749BE">
        <w:t>Strazzullo</w:t>
      </w:r>
      <w:proofErr w:type="spellEnd"/>
      <w:r w:rsidR="004749BE" w:rsidRPr="004749BE">
        <w:t xml:space="preserve">, P. &amp; Miller, M. A. Sleep duration predicts cardiovascular outcomes: a systematic review and meta-analysis of prospective studies. </w:t>
      </w:r>
      <w:r w:rsidR="004749BE" w:rsidRPr="004749BE">
        <w:rPr>
          <w:i/>
          <w:iCs/>
        </w:rPr>
        <w:t>Eur. Heart J.</w:t>
      </w:r>
      <w:r w:rsidR="004749BE" w:rsidRPr="004749BE">
        <w:t xml:space="preserve"> </w:t>
      </w:r>
      <w:r w:rsidR="004749BE" w:rsidRPr="004749BE">
        <w:rPr>
          <w:b/>
          <w:bCs/>
        </w:rPr>
        <w:t>32</w:t>
      </w:r>
      <w:r w:rsidR="004749BE" w:rsidRPr="004749BE">
        <w:t>, 1484–1492 (2011).</w:t>
      </w:r>
    </w:p>
    <w:p w14:paraId="0FEF7CB4" w14:textId="77777777" w:rsidR="004749BE" w:rsidRPr="004749BE" w:rsidRDefault="004749BE" w:rsidP="004749BE">
      <w:pPr>
        <w:pStyle w:val="Bibliography"/>
      </w:pPr>
      <w:r w:rsidRPr="004749BE">
        <w:t>2.</w:t>
      </w:r>
      <w:r w:rsidRPr="004749BE">
        <w:tab/>
        <w:t xml:space="preserve">Gottlieb, D. J. </w:t>
      </w:r>
      <w:r w:rsidRPr="004749BE">
        <w:rPr>
          <w:i/>
          <w:iCs/>
        </w:rPr>
        <w:t>et al.</w:t>
      </w:r>
      <w:r w:rsidRPr="004749BE">
        <w:t xml:space="preserve"> Association of Sleep Time </w:t>
      </w:r>
      <w:proofErr w:type="gramStart"/>
      <w:r w:rsidRPr="004749BE">
        <w:t>With</w:t>
      </w:r>
      <w:proofErr w:type="gramEnd"/>
      <w:r w:rsidRPr="004749BE">
        <w:t xml:space="preserve"> Diabetes Mellitus and Impaired Glucose Tolerance. </w:t>
      </w:r>
      <w:r w:rsidRPr="004749BE">
        <w:rPr>
          <w:i/>
          <w:iCs/>
        </w:rPr>
        <w:t>Arch. Intern. Med.</w:t>
      </w:r>
      <w:r w:rsidRPr="004749BE">
        <w:t xml:space="preserve"> </w:t>
      </w:r>
      <w:r w:rsidRPr="004749BE">
        <w:rPr>
          <w:b/>
          <w:bCs/>
        </w:rPr>
        <w:t>165</w:t>
      </w:r>
      <w:r w:rsidRPr="004749BE">
        <w:t>, 863–867 (2005).</w:t>
      </w:r>
    </w:p>
    <w:p w14:paraId="718FC647" w14:textId="77777777" w:rsidR="004749BE" w:rsidRPr="004749BE" w:rsidRDefault="004749BE" w:rsidP="004749BE">
      <w:pPr>
        <w:pStyle w:val="Bibliography"/>
      </w:pPr>
      <w:r w:rsidRPr="004749BE">
        <w:t>3.</w:t>
      </w:r>
      <w:r w:rsidRPr="004749BE">
        <w:tab/>
        <w:t xml:space="preserve">Knutson, K. L. &amp; Van </w:t>
      </w:r>
      <w:proofErr w:type="spellStart"/>
      <w:r w:rsidRPr="004749BE">
        <w:t>Cauter</w:t>
      </w:r>
      <w:proofErr w:type="spellEnd"/>
      <w:r w:rsidRPr="004749BE">
        <w:t xml:space="preserve">, E. Associations between sleep loss and increased risk of obesity and diabetes. </w:t>
      </w:r>
      <w:r w:rsidRPr="004749BE">
        <w:rPr>
          <w:i/>
          <w:iCs/>
        </w:rPr>
        <w:t>Ann. N. Y. Acad. Sci.</w:t>
      </w:r>
      <w:r w:rsidRPr="004749BE">
        <w:t xml:space="preserve"> </w:t>
      </w:r>
      <w:r w:rsidRPr="004749BE">
        <w:rPr>
          <w:b/>
          <w:bCs/>
        </w:rPr>
        <w:t>1129</w:t>
      </w:r>
      <w:r w:rsidRPr="004749BE">
        <w:t>, 287–304 (2008).</w:t>
      </w:r>
    </w:p>
    <w:p w14:paraId="33B6772C" w14:textId="77777777" w:rsidR="004749BE" w:rsidRPr="004749BE" w:rsidRDefault="004749BE" w:rsidP="004749BE">
      <w:pPr>
        <w:pStyle w:val="Bibliography"/>
      </w:pPr>
      <w:r w:rsidRPr="004749BE">
        <w:t>4.</w:t>
      </w:r>
      <w:r w:rsidRPr="004749BE">
        <w:tab/>
        <w:t xml:space="preserve">Baglioni, C. </w:t>
      </w:r>
      <w:r w:rsidRPr="004749BE">
        <w:rPr>
          <w:i/>
          <w:iCs/>
        </w:rPr>
        <w:t>et al.</w:t>
      </w:r>
      <w:r w:rsidRPr="004749BE">
        <w:t xml:space="preserve"> Insomnia as a predictor of depression: a meta-analytic evaluation of longitudinal epidemiological studies. </w:t>
      </w:r>
      <w:r w:rsidRPr="004749BE">
        <w:rPr>
          <w:i/>
          <w:iCs/>
        </w:rPr>
        <w:t xml:space="preserve">J. Affect. </w:t>
      </w:r>
      <w:proofErr w:type="spellStart"/>
      <w:r w:rsidRPr="004749BE">
        <w:rPr>
          <w:i/>
          <w:iCs/>
        </w:rPr>
        <w:t>Disord</w:t>
      </w:r>
      <w:proofErr w:type="spellEnd"/>
      <w:r w:rsidRPr="004749BE">
        <w:rPr>
          <w:i/>
          <w:iCs/>
        </w:rPr>
        <w:t>.</w:t>
      </w:r>
      <w:r w:rsidRPr="004749BE">
        <w:t xml:space="preserve"> </w:t>
      </w:r>
      <w:r w:rsidRPr="004749BE">
        <w:rPr>
          <w:b/>
          <w:bCs/>
        </w:rPr>
        <w:t>135</w:t>
      </w:r>
      <w:r w:rsidRPr="004749BE">
        <w:t>, 10–19 (2011).</w:t>
      </w:r>
    </w:p>
    <w:p w14:paraId="7A06A3AE" w14:textId="77777777" w:rsidR="004749BE" w:rsidRPr="004749BE" w:rsidRDefault="004749BE" w:rsidP="004749BE">
      <w:pPr>
        <w:pStyle w:val="Bibliography"/>
      </w:pPr>
      <w:r w:rsidRPr="004749BE">
        <w:t>5.</w:t>
      </w:r>
      <w:r w:rsidRPr="004749BE">
        <w:tab/>
      </w:r>
      <w:proofErr w:type="spellStart"/>
      <w:r w:rsidRPr="004749BE">
        <w:t>Stickgold</w:t>
      </w:r>
      <w:proofErr w:type="spellEnd"/>
      <w:r w:rsidRPr="004749BE">
        <w:t xml:space="preserve">, R. A memory boost while you sleep. </w:t>
      </w:r>
      <w:r w:rsidRPr="004749BE">
        <w:rPr>
          <w:i/>
          <w:iCs/>
        </w:rPr>
        <w:t>Nature</w:t>
      </w:r>
      <w:r w:rsidRPr="004749BE">
        <w:t xml:space="preserve"> </w:t>
      </w:r>
      <w:r w:rsidRPr="004749BE">
        <w:rPr>
          <w:b/>
          <w:bCs/>
        </w:rPr>
        <w:t>444</w:t>
      </w:r>
      <w:r w:rsidRPr="004749BE">
        <w:t>, 559–560 (2006).</w:t>
      </w:r>
    </w:p>
    <w:p w14:paraId="6BC23C19" w14:textId="77777777" w:rsidR="004749BE" w:rsidRPr="004749BE" w:rsidRDefault="004749BE" w:rsidP="004749BE">
      <w:pPr>
        <w:pStyle w:val="Bibliography"/>
      </w:pPr>
      <w:r w:rsidRPr="004749BE">
        <w:t>6.</w:t>
      </w:r>
      <w:r w:rsidRPr="004749BE">
        <w:tab/>
      </w:r>
      <w:proofErr w:type="spellStart"/>
      <w:r w:rsidRPr="004749BE">
        <w:t>Xie</w:t>
      </w:r>
      <w:proofErr w:type="spellEnd"/>
      <w:r w:rsidRPr="004749BE">
        <w:t xml:space="preserve">, L. </w:t>
      </w:r>
      <w:r w:rsidRPr="004749BE">
        <w:rPr>
          <w:i/>
          <w:iCs/>
        </w:rPr>
        <w:t>et al.</w:t>
      </w:r>
      <w:r w:rsidRPr="004749BE">
        <w:t xml:space="preserve"> Sleep Drives Metabolite Clearance from the Adult Brain. </w:t>
      </w:r>
      <w:r w:rsidRPr="004749BE">
        <w:rPr>
          <w:i/>
          <w:iCs/>
        </w:rPr>
        <w:t>Science</w:t>
      </w:r>
      <w:r w:rsidRPr="004749BE">
        <w:t xml:space="preserve"> </w:t>
      </w:r>
      <w:r w:rsidRPr="004749BE">
        <w:rPr>
          <w:b/>
          <w:bCs/>
        </w:rPr>
        <w:t>342</w:t>
      </w:r>
      <w:r w:rsidRPr="004749BE">
        <w:t>, 373–377 (2013).</w:t>
      </w:r>
    </w:p>
    <w:p w14:paraId="15888EE2" w14:textId="77777777" w:rsidR="004749BE" w:rsidRPr="004749BE" w:rsidRDefault="004749BE" w:rsidP="004749BE">
      <w:pPr>
        <w:pStyle w:val="Bibliography"/>
      </w:pPr>
      <w:r w:rsidRPr="004749BE">
        <w:t>7.</w:t>
      </w:r>
      <w:r w:rsidRPr="004749BE">
        <w:tab/>
      </w:r>
      <w:proofErr w:type="spellStart"/>
      <w:r w:rsidRPr="004749BE">
        <w:t>Alhola</w:t>
      </w:r>
      <w:proofErr w:type="spellEnd"/>
      <w:r w:rsidRPr="004749BE">
        <w:t>, P. &amp; Polo-</w:t>
      </w:r>
      <w:proofErr w:type="spellStart"/>
      <w:r w:rsidRPr="004749BE">
        <w:t>Kantola</w:t>
      </w:r>
      <w:proofErr w:type="spellEnd"/>
      <w:r w:rsidRPr="004749BE">
        <w:t xml:space="preserve">, P. Sleep deprivation: Impact on cognitive performance. </w:t>
      </w:r>
      <w:proofErr w:type="spellStart"/>
      <w:r w:rsidRPr="004749BE">
        <w:rPr>
          <w:i/>
          <w:iCs/>
        </w:rPr>
        <w:t>Neuropsychiatr</w:t>
      </w:r>
      <w:proofErr w:type="spellEnd"/>
      <w:r w:rsidRPr="004749BE">
        <w:rPr>
          <w:i/>
          <w:iCs/>
        </w:rPr>
        <w:t>. Dis. Treat.</w:t>
      </w:r>
      <w:r w:rsidRPr="004749BE">
        <w:t xml:space="preserve"> </w:t>
      </w:r>
      <w:r w:rsidRPr="004749BE">
        <w:rPr>
          <w:b/>
          <w:bCs/>
        </w:rPr>
        <w:t>3</w:t>
      </w:r>
      <w:r w:rsidRPr="004749BE">
        <w:t>, 553–567 (2007).</w:t>
      </w:r>
    </w:p>
    <w:p w14:paraId="32DE3B0F" w14:textId="77777777" w:rsidR="004749BE" w:rsidRPr="004749BE" w:rsidRDefault="004749BE" w:rsidP="004749BE">
      <w:pPr>
        <w:pStyle w:val="Bibliography"/>
      </w:pPr>
      <w:r w:rsidRPr="004749BE">
        <w:t>8.</w:t>
      </w:r>
      <w:r w:rsidRPr="004749BE">
        <w:tab/>
        <w:t xml:space="preserve">Lan, L., Tsuzuki, K., Liu, Y. F. &amp; Lian, Z. W. Thermal environment and sleep quality: A review. </w:t>
      </w:r>
      <w:r w:rsidRPr="004749BE">
        <w:rPr>
          <w:i/>
          <w:iCs/>
        </w:rPr>
        <w:t>Energy Build.</w:t>
      </w:r>
      <w:r w:rsidRPr="004749BE">
        <w:t xml:space="preserve"> </w:t>
      </w:r>
      <w:r w:rsidRPr="004749BE">
        <w:rPr>
          <w:b/>
          <w:bCs/>
        </w:rPr>
        <w:t>149</w:t>
      </w:r>
      <w:r w:rsidRPr="004749BE">
        <w:t>, 101–113 (2017).</w:t>
      </w:r>
    </w:p>
    <w:p w14:paraId="128C88D1" w14:textId="77777777" w:rsidR="004749BE" w:rsidRPr="004749BE" w:rsidRDefault="004749BE" w:rsidP="004749BE">
      <w:pPr>
        <w:pStyle w:val="Bibliography"/>
      </w:pPr>
      <w:r w:rsidRPr="004749BE">
        <w:t>9.</w:t>
      </w:r>
      <w:r w:rsidRPr="004749BE">
        <w:tab/>
      </w:r>
      <w:proofErr w:type="spellStart"/>
      <w:r w:rsidRPr="004749BE">
        <w:t>Xiong</w:t>
      </w:r>
      <w:proofErr w:type="spellEnd"/>
      <w:r w:rsidRPr="004749BE">
        <w:t xml:space="preserve">, J., Lan, L., Lian, Z. &amp; De dear, R. Associations of bedroom temperature and ventilation with sleep quality. </w:t>
      </w:r>
      <w:r w:rsidRPr="004749BE">
        <w:rPr>
          <w:i/>
          <w:iCs/>
        </w:rPr>
        <w:t>Sci. Technol. Built Environ.</w:t>
      </w:r>
      <w:r w:rsidRPr="004749BE">
        <w:t xml:space="preserve"> </w:t>
      </w:r>
      <w:r w:rsidRPr="004749BE">
        <w:rPr>
          <w:b/>
          <w:bCs/>
        </w:rPr>
        <w:t>26</w:t>
      </w:r>
      <w:r w:rsidRPr="004749BE">
        <w:t>, 1274–1284 (2020).</w:t>
      </w:r>
    </w:p>
    <w:p w14:paraId="34696FA7" w14:textId="77777777" w:rsidR="004749BE" w:rsidRPr="004749BE" w:rsidRDefault="004749BE" w:rsidP="004749BE">
      <w:pPr>
        <w:pStyle w:val="Bibliography"/>
      </w:pPr>
      <w:r w:rsidRPr="004749BE">
        <w:t>10.</w:t>
      </w:r>
      <w:r w:rsidRPr="004749BE">
        <w:tab/>
        <w:t xml:space="preserve">Okamoto-Mizuno, K., Mizuno, K., Michie, S., Maeda, A. &amp; Iizuka, S. Effects of thermal environment on sleep and circadian rhythm. </w:t>
      </w:r>
      <w:r w:rsidRPr="004749BE">
        <w:rPr>
          <w:i/>
          <w:iCs/>
        </w:rPr>
        <w:t xml:space="preserve">J. Physiol. </w:t>
      </w:r>
      <w:proofErr w:type="spellStart"/>
      <w:r w:rsidRPr="004749BE">
        <w:rPr>
          <w:i/>
          <w:iCs/>
        </w:rPr>
        <w:t>Anthropol</w:t>
      </w:r>
      <w:proofErr w:type="spellEnd"/>
      <w:r w:rsidRPr="004749BE">
        <w:rPr>
          <w:i/>
          <w:iCs/>
        </w:rPr>
        <w:t>.</w:t>
      </w:r>
      <w:r w:rsidRPr="004749BE">
        <w:t xml:space="preserve"> </w:t>
      </w:r>
      <w:r w:rsidRPr="004749BE">
        <w:rPr>
          <w:b/>
          <w:bCs/>
        </w:rPr>
        <w:t>31</w:t>
      </w:r>
      <w:r w:rsidRPr="004749BE">
        <w:t>, 14 (2012).</w:t>
      </w:r>
    </w:p>
    <w:p w14:paraId="4BED1636" w14:textId="77777777" w:rsidR="004749BE" w:rsidRPr="004749BE" w:rsidRDefault="004749BE" w:rsidP="004749BE">
      <w:pPr>
        <w:pStyle w:val="Bibliography"/>
      </w:pPr>
      <w:r w:rsidRPr="004749BE">
        <w:t>11.</w:t>
      </w:r>
      <w:r w:rsidRPr="004749BE">
        <w:tab/>
        <w:t xml:space="preserve">Okamoto-Mizuno, K. Effects of Humid Heat Exposure on Human Sleep Stages and Body Temperature. </w:t>
      </w:r>
      <w:r w:rsidRPr="004749BE">
        <w:rPr>
          <w:i/>
          <w:iCs/>
        </w:rPr>
        <w:t>Sleep</w:t>
      </w:r>
      <w:r w:rsidRPr="004749BE">
        <w:t xml:space="preserve"> </w:t>
      </w:r>
      <w:r w:rsidRPr="004749BE">
        <w:rPr>
          <w:b/>
          <w:bCs/>
        </w:rPr>
        <w:t>22</w:t>
      </w:r>
      <w:r w:rsidRPr="004749BE">
        <w:t>, 767–773 (1999).</w:t>
      </w:r>
    </w:p>
    <w:p w14:paraId="6179E677" w14:textId="77777777" w:rsidR="004749BE" w:rsidRPr="004749BE" w:rsidRDefault="004749BE" w:rsidP="004749BE">
      <w:pPr>
        <w:pStyle w:val="Bibliography"/>
      </w:pPr>
      <w:r w:rsidRPr="004749BE">
        <w:t>12.</w:t>
      </w:r>
      <w:r w:rsidRPr="004749BE">
        <w:tab/>
        <w:t xml:space="preserve">Okamoto-Mizuno, K., Tsuzuki, K., Mizuno, K. &amp; </w:t>
      </w:r>
      <w:proofErr w:type="spellStart"/>
      <w:r w:rsidRPr="004749BE">
        <w:t>Ohshiro</w:t>
      </w:r>
      <w:proofErr w:type="spellEnd"/>
      <w:r w:rsidRPr="004749BE">
        <w:t xml:space="preserve">, Y. Effects of low ambient temperature on heart rate variability during sleep in humans. </w:t>
      </w:r>
      <w:r w:rsidRPr="004749BE">
        <w:rPr>
          <w:i/>
          <w:iCs/>
        </w:rPr>
        <w:t>Eur. J. Appl. Physiol.</w:t>
      </w:r>
      <w:r w:rsidRPr="004749BE">
        <w:t xml:space="preserve"> </w:t>
      </w:r>
      <w:r w:rsidRPr="004749BE">
        <w:rPr>
          <w:b/>
          <w:bCs/>
        </w:rPr>
        <w:t>105</w:t>
      </w:r>
      <w:r w:rsidRPr="004749BE">
        <w:t>, 191 (2008).</w:t>
      </w:r>
    </w:p>
    <w:p w14:paraId="1C8B3CB3" w14:textId="77777777" w:rsidR="004749BE" w:rsidRPr="004749BE" w:rsidRDefault="004749BE" w:rsidP="004749BE">
      <w:pPr>
        <w:pStyle w:val="Bibliography"/>
      </w:pPr>
      <w:r w:rsidRPr="004749BE">
        <w:lastRenderedPageBreak/>
        <w:t>13.</w:t>
      </w:r>
      <w:r w:rsidRPr="004749BE">
        <w:tab/>
      </w:r>
      <w:proofErr w:type="spellStart"/>
      <w:r w:rsidRPr="004749BE">
        <w:t>Willich</w:t>
      </w:r>
      <w:proofErr w:type="spellEnd"/>
      <w:r w:rsidRPr="004749BE">
        <w:t xml:space="preserve">, S. N. </w:t>
      </w:r>
      <w:r w:rsidRPr="004749BE">
        <w:rPr>
          <w:i/>
          <w:iCs/>
        </w:rPr>
        <w:t>et al.</w:t>
      </w:r>
      <w:r w:rsidRPr="004749BE">
        <w:t xml:space="preserve"> Increased morning incidence of myocardial infarction in the ISAM Study: absence with prior beta-adrenergic blockade. ISAM Study Group. </w:t>
      </w:r>
      <w:r w:rsidRPr="004749BE">
        <w:rPr>
          <w:i/>
          <w:iCs/>
        </w:rPr>
        <w:t>Circulation</w:t>
      </w:r>
      <w:r w:rsidRPr="004749BE">
        <w:t xml:space="preserve"> </w:t>
      </w:r>
      <w:r w:rsidRPr="004749BE">
        <w:rPr>
          <w:b/>
          <w:bCs/>
        </w:rPr>
        <w:t>80</w:t>
      </w:r>
      <w:r w:rsidRPr="004749BE">
        <w:t>, 853–858 (1989).</w:t>
      </w:r>
    </w:p>
    <w:p w14:paraId="24A44DDC" w14:textId="77777777" w:rsidR="004749BE" w:rsidRPr="004749BE" w:rsidRDefault="004749BE" w:rsidP="004749BE">
      <w:pPr>
        <w:pStyle w:val="Bibliography"/>
      </w:pPr>
      <w:r w:rsidRPr="004749BE">
        <w:t>14.</w:t>
      </w:r>
      <w:r w:rsidRPr="004749BE">
        <w:tab/>
      </w:r>
      <w:proofErr w:type="spellStart"/>
      <w:r w:rsidRPr="004749BE">
        <w:t>Sheth</w:t>
      </w:r>
      <w:proofErr w:type="spellEnd"/>
      <w:r w:rsidRPr="004749BE">
        <w:t xml:space="preserve">, T., Nair, C., Muller, J. &amp; Yusuf, S. Increased winter mortality from acute myocardial infarction and stroke: the effect of age. </w:t>
      </w:r>
      <w:r w:rsidRPr="004749BE">
        <w:rPr>
          <w:i/>
          <w:iCs/>
        </w:rPr>
        <w:t xml:space="preserve">J. Am. Coll. </w:t>
      </w:r>
      <w:proofErr w:type="spellStart"/>
      <w:r w:rsidRPr="004749BE">
        <w:rPr>
          <w:i/>
          <w:iCs/>
        </w:rPr>
        <w:t>Cardiol</w:t>
      </w:r>
      <w:proofErr w:type="spellEnd"/>
      <w:r w:rsidRPr="004749BE">
        <w:rPr>
          <w:i/>
          <w:iCs/>
        </w:rPr>
        <w:t>.</w:t>
      </w:r>
      <w:r w:rsidRPr="004749BE">
        <w:t xml:space="preserve"> </w:t>
      </w:r>
      <w:r w:rsidRPr="004749BE">
        <w:rPr>
          <w:b/>
          <w:bCs/>
        </w:rPr>
        <w:t>33</w:t>
      </w:r>
      <w:r w:rsidRPr="004749BE">
        <w:t>, 1916–1919 (1999).</w:t>
      </w:r>
    </w:p>
    <w:p w14:paraId="4E4BB88E" w14:textId="77777777" w:rsidR="004749BE" w:rsidRPr="004749BE" w:rsidRDefault="004749BE" w:rsidP="004749BE">
      <w:pPr>
        <w:pStyle w:val="Bibliography"/>
      </w:pPr>
      <w:r w:rsidRPr="004749BE">
        <w:t>15.</w:t>
      </w:r>
      <w:r w:rsidRPr="004749BE">
        <w:tab/>
        <w:t xml:space="preserve">Nicol, F. </w:t>
      </w:r>
      <w:r w:rsidRPr="004749BE">
        <w:rPr>
          <w:i/>
          <w:iCs/>
        </w:rPr>
        <w:t>The Limits of Thermal Comfort: Avoiding Overheating in European Buildings: CIBSE TM52, 2013</w:t>
      </w:r>
      <w:r w:rsidRPr="004749BE">
        <w:t>. (CIBSE, 2013).</w:t>
      </w:r>
    </w:p>
    <w:p w14:paraId="49F3EBF0" w14:textId="77777777" w:rsidR="004749BE" w:rsidRPr="004749BE" w:rsidRDefault="004749BE" w:rsidP="004749BE">
      <w:pPr>
        <w:pStyle w:val="Bibliography"/>
      </w:pPr>
      <w:r w:rsidRPr="004749BE">
        <w:t>16.</w:t>
      </w:r>
      <w:r w:rsidRPr="004749BE">
        <w:tab/>
        <w:t xml:space="preserve">Nicol, F. </w:t>
      </w:r>
      <w:proofErr w:type="gramStart"/>
      <w:r w:rsidRPr="004749BE">
        <w:t>Temperature</w:t>
      </w:r>
      <w:proofErr w:type="gramEnd"/>
      <w:r w:rsidRPr="004749BE">
        <w:t xml:space="preserve"> and sleep. </w:t>
      </w:r>
      <w:r w:rsidRPr="004749BE">
        <w:rPr>
          <w:i/>
          <w:iCs/>
        </w:rPr>
        <w:t>Energy Build.</w:t>
      </w:r>
      <w:r w:rsidRPr="004749BE">
        <w:t xml:space="preserve"> </w:t>
      </w:r>
      <w:r w:rsidRPr="004749BE">
        <w:rPr>
          <w:b/>
          <w:bCs/>
        </w:rPr>
        <w:t>204</w:t>
      </w:r>
      <w:r w:rsidRPr="004749BE">
        <w:t>, 109516 (2019).</w:t>
      </w:r>
    </w:p>
    <w:p w14:paraId="2DAF338D" w14:textId="77777777" w:rsidR="004749BE" w:rsidRPr="004749BE" w:rsidRDefault="004749BE" w:rsidP="004749BE">
      <w:pPr>
        <w:pStyle w:val="Bibliography"/>
      </w:pPr>
      <w:r w:rsidRPr="004749BE">
        <w:t>17.</w:t>
      </w:r>
      <w:r w:rsidRPr="004749BE">
        <w:tab/>
        <w:t xml:space="preserve">Lomas, K. J. </w:t>
      </w:r>
      <w:r w:rsidRPr="004749BE">
        <w:rPr>
          <w:i/>
          <w:iCs/>
        </w:rPr>
        <w:t>et al.</w:t>
      </w:r>
      <w:r w:rsidRPr="004749BE">
        <w:t xml:space="preserve"> Dwelling and household characteristics’ influence on reported and measured summertime overheating: A glimpse of a mild climate in the 2050’s. </w:t>
      </w:r>
      <w:r w:rsidRPr="004749BE">
        <w:rPr>
          <w:i/>
          <w:iCs/>
        </w:rPr>
        <w:t>Build. Environ.</w:t>
      </w:r>
      <w:r w:rsidRPr="004749BE">
        <w:t xml:space="preserve"> </w:t>
      </w:r>
      <w:r w:rsidRPr="004749BE">
        <w:rPr>
          <w:b/>
          <w:bCs/>
        </w:rPr>
        <w:t>201</w:t>
      </w:r>
      <w:r w:rsidRPr="004749BE">
        <w:t>, 107986 (2021).</w:t>
      </w:r>
    </w:p>
    <w:p w14:paraId="35596823" w14:textId="77777777" w:rsidR="004749BE" w:rsidRPr="004749BE" w:rsidRDefault="004749BE" w:rsidP="004749BE">
      <w:pPr>
        <w:pStyle w:val="Bibliography"/>
      </w:pPr>
      <w:r w:rsidRPr="004749BE">
        <w:t>18.</w:t>
      </w:r>
      <w:r w:rsidRPr="004749BE">
        <w:tab/>
        <w:t xml:space="preserve">WHO Regional office for Europe. </w:t>
      </w:r>
      <w:r w:rsidRPr="004749BE">
        <w:rPr>
          <w:i/>
          <w:iCs/>
        </w:rPr>
        <w:t>Public Health Advice on preventing health effects of heat: New and updated information for different audiences</w:t>
      </w:r>
      <w:r w:rsidRPr="004749BE">
        <w:t>. https://www.who.int/publications-detail-redirect/WHO-EURO-2011-2510-42266-58691 (2011).</w:t>
      </w:r>
    </w:p>
    <w:p w14:paraId="41FCDE3B" w14:textId="77777777" w:rsidR="004749BE" w:rsidRPr="004749BE" w:rsidRDefault="004749BE" w:rsidP="004749BE">
      <w:pPr>
        <w:pStyle w:val="Bibliography"/>
      </w:pPr>
      <w:r w:rsidRPr="004749BE">
        <w:t>19.</w:t>
      </w:r>
      <w:r w:rsidRPr="004749BE">
        <w:tab/>
        <w:t xml:space="preserve">CDC. Keep Your Cool in Hot Weather! </w:t>
      </w:r>
      <w:r w:rsidRPr="004749BE">
        <w:rPr>
          <w:i/>
          <w:iCs/>
        </w:rPr>
        <w:t>Centers for Disease Control and Prevention</w:t>
      </w:r>
      <w:r w:rsidRPr="004749BE">
        <w:t xml:space="preserve"> https://www.cdc.gov/nceh/features/extremeheat/index.html (2022).</w:t>
      </w:r>
    </w:p>
    <w:p w14:paraId="1CE65D45" w14:textId="77777777" w:rsidR="004749BE" w:rsidRPr="004749BE" w:rsidRDefault="004749BE" w:rsidP="004749BE">
      <w:pPr>
        <w:pStyle w:val="Bibliography"/>
      </w:pPr>
      <w:r w:rsidRPr="004749BE">
        <w:t>20.</w:t>
      </w:r>
      <w:r w:rsidRPr="004749BE">
        <w:tab/>
        <w:t xml:space="preserve">NHS. Heatwave: how to cope in hot weather. </w:t>
      </w:r>
      <w:r w:rsidRPr="004749BE">
        <w:rPr>
          <w:i/>
          <w:iCs/>
        </w:rPr>
        <w:t>nhs.uk</w:t>
      </w:r>
      <w:r w:rsidRPr="004749BE">
        <w:t xml:space="preserve"> https://www.nhs.uk/live-well/seasonal-health/heatwave-how-to-cope-in-hot-weather/ (2022).</w:t>
      </w:r>
    </w:p>
    <w:p w14:paraId="4C94DFC1" w14:textId="77777777" w:rsidR="004749BE" w:rsidRPr="004749BE" w:rsidRDefault="004749BE" w:rsidP="004749BE">
      <w:pPr>
        <w:pStyle w:val="Bibliography"/>
      </w:pPr>
      <w:r w:rsidRPr="004749BE">
        <w:t>21.</w:t>
      </w:r>
      <w:r w:rsidRPr="004749BE">
        <w:tab/>
        <w:t>Government of Canada, H. Extreme heat events: How to protect yourself from the health effects of extreme heat. https://www.canada.ca/en/health-canada/services/climate-change-health/extreme-heat/how-protect-yourself.html (2022).</w:t>
      </w:r>
    </w:p>
    <w:p w14:paraId="0658D817" w14:textId="77777777" w:rsidR="004749BE" w:rsidRPr="004749BE" w:rsidRDefault="004749BE" w:rsidP="004749BE">
      <w:pPr>
        <w:pStyle w:val="Bibliography"/>
      </w:pPr>
      <w:r w:rsidRPr="004749BE">
        <w:t>22.</w:t>
      </w:r>
      <w:r w:rsidRPr="004749BE">
        <w:tab/>
        <w:t xml:space="preserve">U.S. CDC. When the Power Goes Out. </w:t>
      </w:r>
      <w:r w:rsidRPr="004749BE">
        <w:rPr>
          <w:i/>
          <w:iCs/>
        </w:rPr>
        <w:t>Centers for Disease Control and Prevention (CDC) | Natural Disasters and Severe Weather</w:t>
      </w:r>
      <w:r w:rsidRPr="004749BE">
        <w:t xml:space="preserve"> https://www.cdc.gov/disasters/poweroutage/needtoknow.html (2021).</w:t>
      </w:r>
    </w:p>
    <w:p w14:paraId="1966B031" w14:textId="77777777" w:rsidR="004749BE" w:rsidRPr="004749BE" w:rsidRDefault="004749BE" w:rsidP="004749BE">
      <w:pPr>
        <w:pStyle w:val="Bibliography"/>
      </w:pPr>
      <w:r w:rsidRPr="004749BE">
        <w:lastRenderedPageBreak/>
        <w:t>23.</w:t>
      </w:r>
      <w:r w:rsidRPr="004749BE">
        <w:tab/>
        <w:t xml:space="preserve">MI State Police. Winter Power Outage Tips. </w:t>
      </w:r>
      <w:proofErr w:type="spellStart"/>
      <w:r w:rsidRPr="004749BE">
        <w:rPr>
          <w:i/>
          <w:iCs/>
        </w:rPr>
        <w:t>MIReady</w:t>
      </w:r>
      <w:proofErr w:type="spellEnd"/>
      <w:r w:rsidRPr="004749BE">
        <w:t xml:space="preserve"> https://www.michigan.gov/miready/be-informed/winter-prep/winter-power-outage-tips.</w:t>
      </w:r>
    </w:p>
    <w:p w14:paraId="1382065E" w14:textId="77777777" w:rsidR="004749BE" w:rsidRPr="004749BE" w:rsidRDefault="004749BE" w:rsidP="004749BE">
      <w:pPr>
        <w:pStyle w:val="Bibliography"/>
      </w:pPr>
      <w:r w:rsidRPr="004749BE">
        <w:t>24.</w:t>
      </w:r>
      <w:r w:rsidRPr="004749BE">
        <w:tab/>
      </w:r>
      <w:proofErr w:type="spellStart"/>
      <w:r w:rsidRPr="004749BE">
        <w:t>Barreca</w:t>
      </w:r>
      <w:proofErr w:type="spellEnd"/>
      <w:r w:rsidRPr="004749BE">
        <w:t xml:space="preserve">, A., Clay, K., Deschenes, O., Greenstone, M. &amp; Shapiro, J. S. Adapting to Climate Change: The Remarkable Decline in the US Temperature-Mortality Relationship over the Twentieth Century. </w:t>
      </w:r>
      <w:r w:rsidRPr="004749BE">
        <w:rPr>
          <w:i/>
          <w:iCs/>
        </w:rPr>
        <w:t>J. Polit. Econ.</w:t>
      </w:r>
      <w:r w:rsidRPr="004749BE">
        <w:t xml:space="preserve"> </w:t>
      </w:r>
      <w:r w:rsidRPr="004749BE">
        <w:rPr>
          <w:b/>
          <w:bCs/>
        </w:rPr>
        <w:t>124</w:t>
      </w:r>
      <w:r w:rsidRPr="004749BE">
        <w:t>, 105–159 (2016).</w:t>
      </w:r>
    </w:p>
    <w:p w14:paraId="7E3B1152" w14:textId="77777777" w:rsidR="004749BE" w:rsidRPr="004749BE" w:rsidRDefault="004749BE" w:rsidP="004749BE">
      <w:pPr>
        <w:pStyle w:val="Bibliography"/>
      </w:pPr>
      <w:r w:rsidRPr="004749BE">
        <w:t>25.</w:t>
      </w:r>
      <w:r w:rsidRPr="004749BE">
        <w:tab/>
        <w:t>EIA. 2020 RECS Survey Data. https://www.eia.gov/consumption/residential/data/2020/ (2022).</w:t>
      </w:r>
    </w:p>
    <w:p w14:paraId="3B147A70" w14:textId="77777777" w:rsidR="004749BE" w:rsidRPr="004749BE" w:rsidRDefault="004749BE" w:rsidP="004749BE">
      <w:pPr>
        <w:pStyle w:val="Bibliography"/>
      </w:pPr>
      <w:r w:rsidRPr="004749BE">
        <w:t>26.</w:t>
      </w:r>
      <w:r w:rsidRPr="004749BE">
        <w:tab/>
        <w:t xml:space="preserve">EIA. </w:t>
      </w:r>
      <w:r w:rsidRPr="004749BE">
        <w:rPr>
          <w:i/>
          <w:iCs/>
        </w:rPr>
        <w:t>Residential Energy Consumption Survey (RECS): 2015 Household Characteristics Technical Documentation Summary</w:t>
      </w:r>
      <w:r w:rsidRPr="004749BE">
        <w:t>. 22 (2018).</w:t>
      </w:r>
    </w:p>
    <w:p w14:paraId="1BA9FA13" w14:textId="77777777" w:rsidR="004749BE" w:rsidRPr="004749BE" w:rsidRDefault="004749BE" w:rsidP="004749BE">
      <w:pPr>
        <w:pStyle w:val="Bibliography"/>
      </w:pPr>
      <w:r w:rsidRPr="004749BE">
        <w:t>27.</w:t>
      </w:r>
      <w:r w:rsidRPr="004749BE">
        <w:tab/>
        <w:t xml:space="preserve">Lee, W. V. &amp; Shaman, J. Heat-coping </w:t>
      </w:r>
      <w:proofErr w:type="gramStart"/>
      <w:r w:rsidRPr="004749BE">
        <w:t>strategies</w:t>
      </w:r>
      <w:proofErr w:type="gramEnd"/>
      <w:r w:rsidRPr="004749BE">
        <w:t xml:space="preserve"> and bedroom thermal satisfaction in New York City. </w:t>
      </w:r>
      <w:r w:rsidRPr="004749BE">
        <w:rPr>
          <w:i/>
          <w:iCs/>
        </w:rPr>
        <w:t>Sci. Total Environ.</w:t>
      </w:r>
      <w:r w:rsidRPr="004749BE">
        <w:t xml:space="preserve"> </w:t>
      </w:r>
      <w:r w:rsidRPr="004749BE">
        <w:rPr>
          <w:b/>
          <w:bCs/>
        </w:rPr>
        <w:t>574</w:t>
      </w:r>
      <w:r w:rsidRPr="004749BE">
        <w:t>, 1217–1231 (2017).</w:t>
      </w:r>
    </w:p>
    <w:p w14:paraId="62EB6725" w14:textId="77777777" w:rsidR="004749BE" w:rsidRPr="004749BE" w:rsidRDefault="004749BE" w:rsidP="004749BE">
      <w:pPr>
        <w:pStyle w:val="Bibliography"/>
      </w:pPr>
      <w:r w:rsidRPr="004749BE">
        <w:t>28.</w:t>
      </w:r>
      <w:r w:rsidRPr="004749BE">
        <w:tab/>
        <w:t xml:space="preserve">Lin, Z. &amp; Deng, S. A questionnaire survey on sleeping thermal environment and bedroom air conditioning in high-rise residences in Hong Kong. </w:t>
      </w:r>
      <w:r w:rsidRPr="004749BE">
        <w:rPr>
          <w:i/>
          <w:iCs/>
        </w:rPr>
        <w:t>Energy Build.</w:t>
      </w:r>
      <w:r w:rsidRPr="004749BE">
        <w:t xml:space="preserve"> </w:t>
      </w:r>
      <w:r w:rsidRPr="004749BE">
        <w:rPr>
          <w:b/>
          <w:bCs/>
        </w:rPr>
        <w:t>38</w:t>
      </w:r>
      <w:r w:rsidRPr="004749BE">
        <w:t>, 1302–1307 (2006).</w:t>
      </w:r>
    </w:p>
    <w:p w14:paraId="7BE0D1C7" w14:textId="77777777" w:rsidR="004749BE" w:rsidRPr="004749BE" w:rsidRDefault="004749BE" w:rsidP="004749BE">
      <w:pPr>
        <w:pStyle w:val="Bibliography"/>
      </w:pPr>
      <w:r w:rsidRPr="004749BE">
        <w:t>29.</w:t>
      </w:r>
      <w:r w:rsidRPr="004749BE">
        <w:tab/>
      </w:r>
      <w:proofErr w:type="gramStart"/>
      <w:r w:rsidRPr="004749BE">
        <w:t>An,</w:t>
      </w:r>
      <w:proofErr w:type="gramEnd"/>
      <w:r w:rsidRPr="004749BE">
        <w:t xml:space="preserve"> J., Yan, D. &amp; Hong, T. Clustering and statistical analyses of air-conditioning intensity and use patterns in residential buildings. </w:t>
      </w:r>
      <w:r w:rsidRPr="004749BE">
        <w:rPr>
          <w:i/>
          <w:iCs/>
        </w:rPr>
        <w:t>Energy Build.</w:t>
      </w:r>
      <w:r w:rsidRPr="004749BE">
        <w:t xml:space="preserve"> </w:t>
      </w:r>
      <w:r w:rsidRPr="004749BE">
        <w:rPr>
          <w:b/>
          <w:bCs/>
        </w:rPr>
        <w:t>174</w:t>
      </w:r>
      <w:r w:rsidRPr="004749BE">
        <w:t>, 214–227 (2018).</w:t>
      </w:r>
    </w:p>
    <w:p w14:paraId="7ADCA93D" w14:textId="77777777" w:rsidR="004749BE" w:rsidRPr="004749BE" w:rsidRDefault="004749BE" w:rsidP="004749BE">
      <w:pPr>
        <w:pStyle w:val="Bibliography"/>
      </w:pPr>
      <w:r w:rsidRPr="004749BE">
        <w:t>30.</w:t>
      </w:r>
      <w:r w:rsidRPr="004749BE">
        <w:tab/>
        <w:t xml:space="preserve">Sekhar, S. C. &amp; Goh, S. E. Thermal comfort and IAQ characteristics of naturally/mechanically ventilated and air-conditioned bedrooms in a hot and humid climate. </w:t>
      </w:r>
      <w:r w:rsidRPr="004749BE">
        <w:rPr>
          <w:i/>
          <w:iCs/>
        </w:rPr>
        <w:t>Build. Environ.</w:t>
      </w:r>
      <w:r w:rsidRPr="004749BE">
        <w:t xml:space="preserve"> </w:t>
      </w:r>
      <w:r w:rsidRPr="004749BE">
        <w:rPr>
          <w:b/>
          <w:bCs/>
        </w:rPr>
        <w:t>46</w:t>
      </w:r>
      <w:r w:rsidRPr="004749BE">
        <w:t>, 1905–1916 (2011).</w:t>
      </w:r>
    </w:p>
    <w:p w14:paraId="7E55835D" w14:textId="77777777" w:rsidR="004749BE" w:rsidRPr="004749BE" w:rsidRDefault="004749BE" w:rsidP="004749BE">
      <w:pPr>
        <w:pStyle w:val="Bibliography"/>
      </w:pPr>
      <w:r w:rsidRPr="004749BE">
        <w:t>31.</w:t>
      </w:r>
      <w:r w:rsidRPr="004749BE">
        <w:tab/>
        <w:t>Birol, D. F. The Future of Cooling. 92 (2018).</w:t>
      </w:r>
    </w:p>
    <w:p w14:paraId="319D90E1" w14:textId="77777777" w:rsidR="004749BE" w:rsidRPr="004749BE" w:rsidRDefault="004749BE" w:rsidP="004749BE">
      <w:pPr>
        <w:pStyle w:val="Bibliography"/>
      </w:pPr>
      <w:r w:rsidRPr="004749BE">
        <w:t>32.</w:t>
      </w:r>
      <w:r w:rsidRPr="004749BE">
        <w:tab/>
        <w:t xml:space="preserve">Cox, D. T. C., Maclean, I. M. D., Gardner, A. S. &amp; Gaston, K. J. Global variation in diurnal asymmetry in temperature, cloud cover, specific humidity and precipitation and its association with leaf area index. </w:t>
      </w:r>
      <w:r w:rsidRPr="004749BE">
        <w:rPr>
          <w:i/>
          <w:iCs/>
        </w:rPr>
        <w:t>Glob. Change Biol.</w:t>
      </w:r>
      <w:r w:rsidRPr="004749BE">
        <w:t xml:space="preserve"> </w:t>
      </w:r>
      <w:r w:rsidRPr="004749BE">
        <w:rPr>
          <w:b/>
          <w:bCs/>
        </w:rPr>
        <w:t>26</w:t>
      </w:r>
      <w:r w:rsidRPr="004749BE">
        <w:t>, 7099–7111 (2020).</w:t>
      </w:r>
    </w:p>
    <w:p w14:paraId="04CBD897" w14:textId="77777777" w:rsidR="004749BE" w:rsidRPr="004749BE" w:rsidRDefault="004749BE" w:rsidP="004749BE">
      <w:pPr>
        <w:pStyle w:val="Bibliography"/>
      </w:pPr>
      <w:r w:rsidRPr="004749BE">
        <w:t>33.</w:t>
      </w:r>
      <w:r w:rsidRPr="004749BE">
        <w:tab/>
        <w:t xml:space="preserve">Murage, P., </w:t>
      </w:r>
      <w:proofErr w:type="spellStart"/>
      <w:r w:rsidRPr="004749BE">
        <w:t>Hajat</w:t>
      </w:r>
      <w:proofErr w:type="spellEnd"/>
      <w:r w:rsidRPr="004749BE">
        <w:t xml:space="preserve">, S. &amp; </w:t>
      </w:r>
      <w:proofErr w:type="spellStart"/>
      <w:r w:rsidRPr="004749BE">
        <w:t>Kovats</w:t>
      </w:r>
      <w:proofErr w:type="spellEnd"/>
      <w:r w:rsidRPr="004749BE">
        <w:t xml:space="preserve">, R. S. Effect of night-time temperatures on cause and age-specific mortality in London. </w:t>
      </w:r>
      <w:r w:rsidRPr="004749BE">
        <w:rPr>
          <w:i/>
          <w:iCs/>
        </w:rPr>
        <w:t>Environ. Epidemiol.</w:t>
      </w:r>
      <w:r w:rsidRPr="004749BE">
        <w:t xml:space="preserve"> </w:t>
      </w:r>
      <w:r w:rsidRPr="004749BE">
        <w:rPr>
          <w:b/>
          <w:bCs/>
        </w:rPr>
        <w:t>1</w:t>
      </w:r>
      <w:r w:rsidRPr="004749BE">
        <w:t>, e005 (2017).</w:t>
      </w:r>
    </w:p>
    <w:p w14:paraId="1B40CBF6" w14:textId="77777777" w:rsidR="004749BE" w:rsidRPr="004749BE" w:rsidRDefault="004749BE" w:rsidP="004749BE">
      <w:pPr>
        <w:pStyle w:val="Bibliography"/>
      </w:pPr>
      <w:r w:rsidRPr="004749BE">
        <w:lastRenderedPageBreak/>
        <w:t>34.</w:t>
      </w:r>
      <w:r w:rsidRPr="004749BE">
        <w:tab/>
      </w:r>
      <w:proofErr w:type="spellStart"/>
      <w:r w:rsidRPr="004749BE">
        <w:t>Obradovich</w:t>
      </w:r>
      <w:proofErr w:type="spellEnd"/>
      <w:r w:rsidRPr="004749BE">
        <w:t xml:space="preserve">, N., Migliorini, R., Mednick, S. C. &amp; Fowler, J. H. Nighttime temperature and human sleep loss in a changing climate. </w:t>
      </w:r>
      <w:r w:rsidRPr="004749BE">
        <w:rPr>
          <w:i/>
          <w:iCs/>
        </w:rPr>
        <w:t>Sci. Adv.</w:t>
      </w:r>
      <w:r w:rsidRPr="004749BE">
        <w:t xml:space="preserve"> </w:t>
      </w:r>
      <w:r w:rsidRPr="004749BE">
        <w:rPr>
          <w:b/>
          <w:bCs/>
        </w:rPr>
        <w:t>3</w:t>
      </w:r>
      <w:r w:rsidRPr="004749BE">
        <w:t>, e1601555 (2017).</w:t>
      </w:r>
    </w:p>
    <w:p w14:paraId="1FDD4B33" w14:textId="77777777" w:rsidR="004749BE" w:rsidRPr="004749BE" w:rsidRDefault="004749BE" w:rsidP="004749BE">
      <w:pPr>
        <w:pStyle w:val="Bibliography"/>
      </w:pPr>
      <w:r w:rsidRPr="004749BE">
        <w:t>35.</w:t>
      </w:r>
      <w:r w:rsidRPr="004749BE">
        <w:tab/>
        <w:t xml:space="preserve">de </w:t>
      </w:r>
      <w:proofErr w:type="spellStart"/>
      <w:r w:rsidRPr="004749BE">
        <w:t>Munck</w:t>
      </w:r>
      <w:proofErr w:type="spellEnd"/>
      <w:r w:rsidRPr="004749BE">
        <w:t xml:space="preserve">, C. </w:t>
      </w:r>
      <w:r w:rsidRPr="004749BE">
        <w:rPr>
          <w:i/>
          <w:iCs/>
        </w:rPr>
        <w:t>et al.</w:t>
      </w:r>
      <w:r w:rsidRPr="004749BE">
        <w:t xml:space="preserve"> How much can air conditioning increase air temperatures for a city like Paris, France? </w:t>
      </w:r>
      <w:r w:rsidRPr="004749BE">
        <w:rPr>
          <w:i/>
          <w:iCs/>
        </w:rPr>
        <w:t xml:space="preserve">Int. J. </w:t>
      </w:r>
      <w:proofErr w:type="spellStart"/>
      <w:r w:rsidRPr="004749BE">
        <w:rPr>
          <w:i/>
          <w:iCs/>
        </w:rPr>
        <w:t>Climatol</w:t>
      </w:r>
      <w:proofErr w:type="spellEnd"/>
      <w:r w:rsidRPr="004749BE">
        <w:rPr>
          <w:i/>
          <w:iCs/>
        </w:rPr>
        <w:t>.</w:t>
      </w:r>
      <w:r w:rsidRPr="004749BE">
        <w:t xml:space="preserve"> </w:t>
      </w:r>
      <w:r w:rsidRPr="004749BE">
        <w:rPr>
          <w:b/>
          <w:bCs/>
        </w:rPr>
        <w:t>33</w:t>
      </w:r>
      <w:r w:rsidRPr="004749BE">
        <w:t>, 210–227 (2013).</w:t>
      </w:r>
    </w:p>
    <w:p w14:paraId="079AAB2A" w14:textId="77777777" w:rsidR="004749BE" w:rsidRPr="004749BE" w:rsidRDefault="004749BE" w:rsidP="004749BE">
      <w:pPr>
        <w:pStyle w:val="Bibliography"/>
      </w:pPr>
      <w:r w:rsidRPr="004749BE">
        <w:t>36.</w:t>
      </w:r>
      <w:r w:rsidRPr="004749BE">
        <w:tab/>
        <w:t xml:space="preserve">Stone, B. </w:t>
      </w:r>
      <w:r w:rsidRPr="004749BE">
        <w:rPr>
          <w:i/>
          <w:iCs/>
        </w:rPr>
        <w:t>et al.</w:t>
      </w:r>
      <w:r w:rsidRPr="004749BE">
        <w:t xml:space="preserve"> Compound Climate and Infrastructure Events: How Electrical Grid Failure Alters Heat Wave Risk. </w:t>
      </w:r>
      <w:r w:rsidRPr="004749BE">
        <w:rPr>
          <w:i/>
          <w:iCs/>
        </w:rPr>
        <w:t>Environ. Sci. Technol.</w:t>
      </w:r>
      <w:r w:rsidRPr="004749BE">
        <w:t xml:space="preserve"> </w:t>
      </w:r>
      <w:r w:rsidRPr="004749BE">
        <w:rPr>
          <w:b/>
          <w:bCs/>
        </w:rPr>
        <w:t>55</w:t>
      </w:r>
      <w:r w:rsidRPr="004749BE">
        <w:t>, 6957–6964 (2021).</w:t>
      </w:r>
    </w:p>
    <w:p w14:paraId="53A5103F" w14:textId="77777777" w:rsidR="004749BE" w:rsidRPr="004749BE" w:rsidRDefault="004749BE" w:rsidP="004749BE">
      <w:pPr>
        <w:pStyle w:val="Bibliography"/>
      </w:pPr>
      <w:r w:rsidRPr="004749BE">
        <w:t>37.</w:t>
      </w:r>
      <w:r w:rsidRPr="004749BE">
        <w:tab/>
        <w:t xml:space="preserve">King, C., Rhodes, J. &amp; </w:t>
      </w:r>
      <w:proofErr w:type="spellStart"/>
      <w:r w:rsidRPr="004749BE">
        <w:t>Zarnikau</w:t>
      </w:r>
      <w:proofErr w:type="spellEnd"/>
      <w:r w:rsidRPr="004749BE">
        <w:t xml:space="preserve">, J. </w:t>
      </w:r>
      <w:r w:rsidRPr="004749BE">
        <w:rPr>
          <w:i/>
          <w:iCs/>
        </w:rPr>
        <w:t>The Timeline and Events of the February 2021 Texas Electric Grid Blackouts</w:t>
      </w:r>
      <w:r w:rsidRPr="004749BE">
        <w:t>. https://energy.utexas.edu/sites/default/files/UTAustin%20%282021%29%20EventsFebruary2021TexasBlackout%2020210714.pdf (2021).</w:t>
      </w:r>
    </w:p>
    <w:p w14:paraId="7E6D1E3E" w14:textId="77777777" w:rsidR="004749BE" w:rsidRPr="004749BE" w:rsidRDefault="004749BE" w:rsidP="004749BE">
      <w:pPr>
        <w:pStyle w:val="Bibliography"/>
      </w:pPr>
      <w:r w:rsidRPr="004749BE">
        <w:t>38.</w:t>
      </w:r>
      <w:r w:rsidRPr="004749BE">
        <w:tab/>
        <w:t xml:space="preserve">Zhang, H., </w:t>
      </w:r>
      <w:proofErr w:type="spellStart"/>
      <w:r w:rsidRPr="004749BE">
        <w:t>Arens</w:t>
      </w:r>
      <w:proofErr w:type="spellEnd"/>
      <w:r w:rsidRPr="004749BE">
        <w:t xml:space="preserve">, E. &amp; </w:t>
      </w:r>
      <w:proofErr w:type="spellStart"/>
      <w:r w:rsidRPr="004749BE">
        <w:t>Zhai</w:t>
      </w:r>
      <w:proofErr w:type="spellEnd"/>
      <w:r w:rsidRPr="004749BE">
        <w:t xml:space="preserve">, Y. A review of the corrective power of personal comfort systems in non-neutral ambient environments. </w:t>
      </w:r>
      <w:r w:rsidRPr="004749BE">
        <w:rPr>
          <w:i/>
          <w:iCs/>
        </w:rPr>
        <w:t>Build. Environ.</w:t>
      </w:r>
      <w:r w:rsidRPr="004749BE">
        <w:t xml:space="preserve"> </w:t>
      </w:r>
      <w:r w:rsidRPr="004749BE">
        <w:rPr>
          <w:b/>
          <w:bCs/>
        </w:rPr>
        <w:t>91</w:t>
      </w:r>
      <w:r w:rsidRPr="004749BE">
        <w:t>, 15–41 (2015).</w:t>
      </w:r>
    </w:p>
    <w:p w14:paraId="3B2E3D2A" w14:textId="77777777" w:rsidR="004749BE" w:rsidRPr="004749BE" w:rsidRDefault="004749BE" w:rsidP="004749BE">
      <w:pPr>
        <w:pStyle w:val="Bibliography"/>
      </w:pPr>
      <w:r w:rsidRPr="004749BE">
        <w:t>39.</w:t>
      </w:r>
      <w:r w:rsidRPr="004749BE">
        <w:tab/>
        <w:t xml:space="preserve">Rawal, R. </w:t>
      </w:r>
      <w:r w:rsidRPr="004749BE">
        <w:rPr>
          <w:i/>
          <w:iCs/>
        </w:rPr>
        <w:t>et al.</w:t>
      </w:r>
      <w:r w:rsidRPr="004749BE">
        <w:t xml:space="preserve"> Personal comfort systems: A review on comfort, energy, and economics. </w:t>
      </w:r>
      <w:r w:rsidRPr="004749BE">
        <w:rPr>
          <w:i/>
          <w:iCs/>
        </w:rPr>
        <w:t>Energy Build.</w:t>
      </w:r>
      <w:r w:rsidRPr="004749BE">
        <w:t xml:space="preserve"> </w:t>
      </w:r>
      <w:r w:rsidRPr="004749BE">
        <w:rPr>
          <w:b/>
          <w:bCs/>
        </w:rPr>
        <w:t>214</w:t>
      </w:r>
      <w:r w:rsidRPr="004749BE">
        <w:t>, 109858 (2020).</w:t>
      </w:r>
    </w:p>
    <w:p w14:paraId="77ED4BD9" w14:textId="77777777" w:rsidR="004749BE" w:rsidRPr="004749BE" w:rsidRDefault="004749BE" w:rsidP="004749BE">
      <w:pPr>
        <w:pStyle w:val="Bibliography"/>
      </w:pPr>
      <w:r w:rsidRPr="004749BE">
        <w:t>40.</w:t>
      </w:r>
      <w:r w:rsidRPr="004749BE">
        <w:tab/>
        <w:t xml:space="preserve">Sekhar, S. C. Higher space temperatures and better thermal comfort — a tropical analysis. </w:t>
      </w:r>
      <w:r w:rsidRPr="004749BE">
        <w:rPr>
          <w:i/>
          <w:iCs/>
        </w:rPr>
        <w:t>Energy Build.</w:t>
      </w:r>
      <w:r w:rsidRPr="004749BE">
        <w:t xml:space="preserve"> </w:t>
      </w:r>
      <w:r w:rsidRPr="004749BE">
        <w:rPr>
          <w:b/>
          <w:bCs/>
        </w:rPr>
        <w:t>23</w:t>
      </w:r>
      <w:r w:rsidRPr="004749BE">
        <w:t>, 63–70 (1995).</w:t>
      </w:r>
    </w:p>
    <w:p w14:paraId="6583AAA2" w14:textId="77777777" w:rsidR="004749BE" w:rsidRPr="004749BE" w:rsidRDefault="004749BE" w:rsidP="004749BE">
      <w:pPr>
        <w:pStyle w:val="Bibliography"/>
      </w:pPr>
      <w:r w:rsidRPr="004749BE">
        <w:t>41.</w:t>
      </w:r>
      <w:r w:rsidRPr="004749BE">
        <w:tab/>
        <w:t xml:space="preserve">Schiavon, S. &amp; </w:t>
      </w:r>
      <w:proofErr w:type="spellStart"/>
      <w:r w:rsidRPr="004749BE">
        <w:t>Melikov</w:t>
      </w:r>
      <w:proofErr w:type="spellEnd"/>
      <w:r w:rsidRPr="004749BE">
        <w:t xml:space="preserve">, A. K. Energy saving and improved comfort by increased air movement. </w:t>
      </w:r>
      <w:r w:rsidRPr="004749BE">
        <w:rPr>
          <w:i/>
          <w:iCs/>
        </w:rPr>
        <w:t>Energy Build.</w:t>
      </w:r>
      <w:r w:rsidRPr="004749BE">
        <w:t xml:space="preserve"> </w:t>
      </w:r>
      <w:r w:rsidRPr="004749BE">
        <w:rPr>
          <w:b/>
          <w:bCs/>
        </w:rPr>
        <w:t>40</w:t>
      </w:r>
      <w:r w:rsidRPr="004749BE">
        <w:t>, 1954–1960 (2008).</w:t>
      </w:r>
    </w:p>
    <w:p w14:paraId="0735EAC9" w14:textId="77777777" w:rsidR="004749BE" w:rsidRPr="004749BE" w:rsidRDefault="004749BE" w:rsidP="004749BE">
      <w:pPr>
        <w:pStyle w:val="Bibliography"/>
      </w:pPr>
      <w:r w:rsidRPr="004749BE">
        <w:t>42.</w:t>
      </w:r>
      <w:r w:rsidRPr="004749BE">
        <w:tab/>
        <w:t xml:space="preserve">Hoyt, T., </w:t>
      </w:r>
      <w:proofErr w:type="spellStart"/>
      <w:r w:rsidRPr="004749BE">
        <w:t>Arens</w:t>
      </w:r>
      <w:proofErr w:type="spellEnd"/>
      <w:r w:rsidRPr="004749BE">
        <w:t xml:space="preserve">, E. &amp; Zhang, H. Extending air temperature setpoints: Simulated energy savings and design considerations for new and retrofit buildings. (2014) </w:t>
      </w:r>
      <w:proofErr w:type="gramStart"/>
      <w:r w:rsidRPr="004749BE">
        <w:t>doi:10.1016/j.buildenv</w:t>
      </w:r>
      <w:proofErr w:type="gramEnd"/>
      <w:r w:rsidRPr="004749BE">
        <w:t>.2014.09.010.</w:t>
      </w:r>
    </w:p>
    <w:p w14:paraId="3A7CE402" w14:textId="77777777" w:rsidR="004749BE" w:rsidRPr="004749BE" w:rsidRDefault="004749BE" w:rsidP="004749BE">
      <w:pPr>
        <w:pStyle w:val="Bibliography"/>
      </w:pPr>
      <w:r w:rsidRPr="004749BE">
        <w:t>43.</w:t>
      </w:r>
      <w:r w:rsidRPr="004749BE">
        <w:tab/>
        <w:t xml:space="preserve">Lan, L., Qian, X. L., Lian, Z. W. &amp; Lin, Y. B. Local body cooling to improve sleep quality and thermal comfort in a hot environment. </w:t>
      </w:r>
      <w:r w:rsidRPr="004749BE">
        <w:rPr>
          <w:i/>
          <w:iCs/>
        </w:rPr>
        <w:t>Indoor Air</w:t>
      </w:r>
      <w:r w:rsidRPr="004749BE">
        <w:t xml:space="preserve"> </w:t>
      </w:r>
      <w:r w:rsidRPr="004749BE">
        <w:rPr>
          <w:b/>
          <w:bCs/>
        </w:rPr>
        <w:t>28</w:t>
      </w:r>
      <w:r w:rsidRPr="004749BE">
        <w:t>, 135–145 (2018).</w:t>
      </w:r>
    </w:p>
    <w:p w14:paraId="6443E309" w14:textId="77777777" w:rsidR="004749BE" w:rsidRPr="004749BE" w:rsidRDefault="004749BE" w:rsidP="004749BE">
      <w:pPr>
        <w:pStyle w:val="Bibliography"/>
      </w:pPr>
      <w:r w:rsidRPr="004749BE">
        <w:t>44.</w:t>
      </w:r>
      <w:r w:rsidRPr="004749BE">
        <w:tab/>
        <w:t xml:space="preserve">Kawabata, A. &amp; </w:t>
      </w:r>
      <w:proofErr w:type="spellStart"/>
      <w:r w:rsidRPr="004749BE">
        <w:t>Tokura</w:t>
      </w:r>
      <w:proofErr w:type="spellEnd"/>
      <w:r w:rsidRPr="004749BE">
        <w:t xml:space="preserve">, H. Effects of Two kinds of Pillow on Thermoregulatory Responses during Night Sleep. </w:t>
      </w:r>
      <w:r w:rsidRPr="004749BE">
        <w:rPr>
          <w:i/>
          <w:iCs/>
        </w:rPr>
        <w:t>Appl. Human Sci.</w:t>
      </w:r>
      <w:r w:rsidRPr="004749BE">
        <w:t xml:space="preserve"> </w:t>
      </w:r>
      <w:r w:rsidRPr="004749BE">
        <w:rPr>
          <w:b/>
          <w:bCs/>
        </w:rPr>
        <w:t>15</w:t>
      </w:r>
      <w:r w:rsidRPr="004749BE">
        <w:t>, 155–159 (1996).</w:t>
      </w:r>
    </w:p>
    <w:p w14:paraId="1B69C6F5" w14:textId="77777777" w:rsidR="004749BE" w:rsidRPr="004749BE" w:rsidRDefault="004749BE" w:rsidP="004749BE">
      <w:pPr>
        <w:pStyle w:val="Bibliography"/>
      </w:pPr>
      <w:r w:rsidRPr="004749BE">
        <w:lastRenderedPageBreak/>
        <w:t>45.</w:t>
      </w:r>
      <w:r w:rsidRPr="004749BE">
        <w:tab/>
        <w:t xml:space="preserve">Okamoto-Mizuno, K., Tsuzuki, K. &amp; Mizuno, K. Effects of head cooling on human sleep stages and body temperature. </w:t>
      </w:r>
      <w:r w:rsidRPr="004749BE">
        <w:rPr>
          <w:i/>
          <w:iCs/>
        </w:rPr>
        <w:t xml:space="preserve">Int. J. </w:t>
      </w:r>
      <w:proofErr w:type="spellStart"/>
      <w:r w:rsidRPr="004749BE">
        <w:rPr>
          <w:i/>
          <w:iCs/>
        </w:rPr>
        <w:t>Biometeorol</w:t>
      </w:r>
      <w:proofErr w:type="spellEnd"/>
      <w:r w:rsidRPr="004749BE">
        <w:rPr>
          <w:i/>
          <w:iCs/>
        </w:rPr>
        <w:t>.</w:t>
      </w:r>
      <w:r w:rsidRPr="004749BE">
        <w:t xml:space="preserve"> </w:t>
      </w:r>
      <w:r w:rsidRPr="004749BE">
        <w:rPr>
          <w:b/>
          <w:bCs/>
        </w:rPr>
        <w:t>48</w:t>
      </w:r>
      <w:r w:rsidRPr="004749BE">
        <w:t>, 98–102 (2003).</w:t>
      </w:r>
    </w:p>
    <w:p w14:paraId="4402740E" w14:textId="77777777" w:rsidR="004749BE" w:rsidRPr="004749BE" w:rsidRDefault="004749BE" w:rsidP="004749BE">
      <w:pPr>
        <w:pStyle w:val="Bibliography"/>
      </w:pPr>
      <w:r w:rsidRPr="004749BE">
        <w:t>46.</w:t>
      </w:r>
      <w:r w:rsidRPr="004749BE">
        <w:tab/>
        <w:t xml:space="preserve">Lan, L. </w:t>
      </w:r>
      <w:r w:rsidRPr="004749BE">
        <w:rPr>
          <w:i/>
          <w:iCs/>
        </w:rPr>
        <w:t>et al.</w:t>
      </w:r>
      <w:r w:rsidRPr="004749BE">
        <w:t xml:space="preserve"> Elevated airflow can maintain sleep quality and thermal comfort of the elderly in a hot environment. </w:t>
      </w:r>
      <w:r w:rsidRPr="004749BE">
        <w:rPr>
          <w:i/>
          <w:iCs/>
        </w:rPr>
        <w:t>Indoor Air</w:t>
      </w:r>
      <w:r w:rsidRPr="004749BE">
        <w:t xml:space="preserve"> </w:t>
      </w:r>
      <w:r w:rsidRPr="004749BE">
        <w:rPr>
          <w:b/>
          <w:bCs/>
        </w:rPr>
        <w:t>29</w:t>
      </w:r>
      <w:r w:rsidRPr="004749BE">
        <w:t>, 1040–1049 (2019).</w:t>
      </w:r>
    </w:p>
    <w:p w14:paraId="2D2B08C4" w14:textId="77777777" w:rsidR="004749BE" w:rsidRPr="004749BE" w:rsidRDefault="004749BE" w:rsidP="004749BE">
      <w:pPr>
        <w:pStyle w:val="Bibliography"/>
      </w:pPr>
      <w:r w:rsidRPr="004749BE">
        <w:t>47.</w:t>
      </w:r>
      <w:r w:rsidRPr="004749BE">
        <w:tab/>
        <w:t xml:space="preserve">Song, W., Lu, Y., Liu, Y., Yang, Y. &amp; Jiang, X. Effect of partial-body heating on thermal comfort and sleep quality of young female adults in a cold indoor environment. </w:t>
      </w:r>
      <w:r w:rsidRPr="004749BE">
        <w:rPr>
          <w:i/>
          <w:iCs/>
        </w:rPr>
        <w:t>Build. Environ.</w:t>
      </w:r>
      <w:r w:rsidRPr="004749BE">
        <w:t xml:space="preserve"> </w:t>
      </w:r>
      <w:r w:rsidRPr="004749BE">
        <w:rPr>
          <w:b/>
          <w:bCs/>
        </w:rPr>
        <w:t>169</w:t>
      </w:r>
      <w:r w:rsidRPr="004749BE">
        <w:t>, 106585 (2020).</w:t>
      </w:r>
    </w:p>
    <w:p w14:paraId="66FC0C36" w14:textId="77777777" w:rsidR="004749BE" w:rsidRPr="004749BE" w:rsidRDefault="004749BE" w:rsidP="004749BE">
      <w:pPr>
        <w:pStyle w:val="Bibliography"/>
      </w:pPr>
      <w:r w:rsidRPr="004749BE">
        <w:t>48.</w:t>
      </w:r>
      <w:r w:rsidRPr="004749BE">
        <w:tab/>
        <w:t xml:space="preserve">Okamoto-Mizuno, K., Tsuzuki, K., </w:t>
      </w:r>
      <w:proofErr w:type="spellStart"/>
      <w:r w:rsidRPr="004749BE">
        <w:t>Ohshiro</w:t>
      </w:r>
      <w:proofErr w:type="spellEnd"/>
      <w:r w:rsidRPr="004749BE">
        <w:t xml:space="preserve">, Y. &amp; Mizuno, K. Effects of an electric blanket on sleep stages and body temperature in young men. </w:t>
      </w:r>
      <w:r w:rsidRPr="004749BE">
        <w:rPr>
          <w:i/>
          <w:iCs/>
        </w:rPr>
        <w:t>Ergonomics</w:t>
      </w:r>
      <w:r w:rsidRPr="004749BE">
        <w:t xml:space="preserve"> </w:t>
      </w:r>
      <w:r w:rsidRPr="004749BE">
        <w:rPr>
          <w:b/>
          <w:bCs/>
        </w:rPr>
        <w:t>48</w:t>
      </w:r>
      <w:r w:rsidRPr="004749BE">
        <w:t>, 749–757 (2005).</w:t>
      </w:r>
    </w:p>
    <w:p w14:paraId="6E6D589E" w14:textId="77777777" w:rsidR="004749BE" w:rsidRPr="004749BE" w:rsidRDefault="004749BE" w:rsidP="004749BE">
      <w:pPr>
        <w:pStyle w:val="Bibliography"/>
      </w:pPr>
      <w:r w:rsidRPr="004749BE">
        <w:t>49.</w:t>
      </w:r>
      <w:r w:rsidRPr="004749BE">
        <w:tab/>
        <w:t xml:space="preserve">Raftery, P. </w:t>
      </w:r>
      <w:r w:rsidRPr="004749BE">
        <w:rPr>
          <w:i/>
          <w:iCs/>
        </w:rPr>
        <w:t>et al.</w:t>
      </w:r>
      <w:r w:rsidRPr="004749BE">
        <w:t xml:space="preserve"> Ceiling fans: Predicting indoor air speeds based on full scale laboratory measurements. </w:t>
      </w:r>
      <w:r w:rsidRPr="004749BE">
        <w:rPr>
          <w:i/>
          <w:iCs/>
        </w:rPr>
        <w:t>Build. Environ.</w:t>
      </w:r>
      <w:r w:rsidRPr="004749BE">
        <w:t xml:space="preserve"> </w:t>
      </w:r>
      <w:r w:rsidRPr="004749BE">
        <w:rPr>
          <w:b/>
          <w:bCs/>
        </w:rPr>
        <w:t>155</w:t>
      </w:r>
      <w:r w:rsidRPr="004749BE">
        <w:t>, 210–223 (2019).</w:t>
      </w:r>
    </w:p>
    <w:p w14:paraId="73ED9FE7" w14:textId="77777777" w:rsidR="004749BE" w:rsidRPr="004749BE" w:rsidRDefault="004749BE" w:rsidP="004749BE">
      <w:pPr>
        <w:pStyle w:val="Bibliography"/>
      </w:pPr>
      <w:r w:rsidRPr="004749BE">
        <w:t>50.</w:t>
      </w:r>
      <w:r w:rsidRPr="004749BE">
        <w:tab/>
      </w:r>
      <w:proofErr w:type="spellStart"/>
      <w:r w:rsidRPr="004749BE">
        <w:t>Pantelic</w:t>
      </w:r>
      <w:proofErr w:type="spellEnd"/>
      <w:r w:rsidRPr="004749BE">
        <w:t xml:space="preserve">, J. </w:t>
      </w:r>
      <w:r w:rsidRPr="004749BE">
        <w:rPr>
          <w:i/>
          <w:iCs/>
        </w:rPr>
        <w:t>et al.</w:t>
      </w:r>
      <w:r w:rsidRPr="004749BE">
        <w:t xml:space="preserve"> Personal CO2 cloud: laboratory measurements of metabolic CO2 inhalation zone concentration and dispersion in a typical office desk setting. </w:t>
      </w:r>
      <w:r w:rsidRPr="004749BE">
        <w:rPr>
          <w:i/>
          <w:iCs/>
        </w:rPr>
        <w:t>J. Expo. Sci. Environ. Epidemiol.</w:t>
      </w:r>
      <w:r w:rsidRPr="004749BE">
        <w:t xml:space="preserve"> </w:t>
      </w:r>
      <w:r w:rsidRPr="004749BE">
        <w:rPr>
          <w:b/>
          <w:bCs/>
        </w:rPr>
        <w:t>30</w:t>
      </w:r>
      <w:r w:rsidRPr="004749BE">
        <w:t>, 328–337 (2020).</w:t>
      </w:r>
    </w:p>
    <w:p w14:paraId="7E1C6084" w14:textId="77777777" w:rsidR="004749BE" w:rsidRPr="004749BE" w:rsidRDefault="004749BE" w:rsidP="004749BE">
      <w:pPr>
        <w:pStyle w:val="Bibliography"/>
      </w:pPr>
      <w:r w:rsidRPr="004749BE">
        <w:t>51.</w:t>
      </w:r>
      <w:r w:rsidRPr="004749BE">
        <w:tab/>
        <w:t xml:space="preserve">Miller, D. </w:t>
      </w:r>
      <w:r w:rsidRPr="004749BE">
        <w:rPr>
          <w:i/>
          <w:iCs/>
        </w:rPr>
        <w:t>et al.</w:t>
      </w:r>
      <w:r w:rsidRPr="004749BE">
        <w:t xml:space="preserve"> Cooling energy savings and occupant feedback in a </w:t>
      </w:r>
      <w:proofErr w:type="gramStart"/>
      <w:r w:rsidRPr="004749BE">
        <w:t>two year</w:t>
      </w:r>
      <w:proofErr w:type="gramEnd"/>
      <w:r w:rsidRPr="004749BE">
        <w:t xml:space="preserve"> retrofit evaluation of 99 automated ceiling fans staged with air conditioning. </w:t>
      </w:r>
      <w:r w:rsidRPr="004749BE">
        <w:rPr>
          <w:i/>
          <w:iCs/>
        </w:rPr>
        <w:t>Energy Build.</w:t>
      </w:r>
      <w:r w:rsidRPr="004749BE">
        <w:t xml:space="preserve"> </w:t>
      </w:r>
      <w:r w:rsidRPr="004749BE">
        <w:rPr>
          <w:b/>
          <w:bCs/>
        </w:rPr>
        <w:t>251</w:t>
      </w:r>
      <w:r w:rsidRPr="004749BE">
        <w:t>, 111319 (2021).</w:t>
      </w:r>
    </w:p>
    <w:p w14:paraId="21AFB50C" w14:textId="77777777" w:rsidR="004749BE" w:rsidRPr="004749BE" w:rsidRDefault="004749BE" w:rsidP="004749BE">
      <w:pPr>
        <w:pStyle w:val="Bibliography"/>
      </w:pPr>
      <w:r w:rsidRPr="004749BE">
        <w:t>52.</w:t>
      </w:r>
      <w:r w:rsidRPr="004749BE">
        <w:tab/>
        <w:t xml:space="preserve">Tanabe, S., </w:t>
      </w:r>
      <w:proofErr w:type="spellStart"/>
      <w:r w:rsidRPr="004749BE">
        <w:t>Arens</w:t>
      </w:r>
      <w:proofErr w:type="spellEnd"/>
      <w:r w:rsidRPr="004749BE">
        <w:t xml:space="preserve">, E. A., Bauman, F., Zhang, H. &amp; Madsen, T. Evaluating thermal environments by using a thermal manikin with controlled skin surface temperature. </w:t>
      </w:r>
      <w:r w:rsidRPr="004749BE">
        <w:rPr>
          <w:i/>
          <w:iCs/>
        </w:rPr>
        <w:t>ASHRAE Trans.</w:t>
      </w:r>
      <w:r w:rsidRPr="004749BE">
        <w:t xml:space="preserve"> </w:t>
      </w:r>
      <w:r w:rsidRPr="004749BE">
        <w:rPr>
          <w:b/>
          <w:bCs/>
        </w:rPr>
        <w:t>100</w:t>
      </w:r>
      <w:r w:rsidRPr="004749BE">
        <w:t>, 39–48 (1994).</w:t>
      </w:r>
    </w:p>
    <w:p w14:paraId="6CC14208" w14:textId="77777777" w:rsidR="004749BE" w:rsidRPr="004749BE" w:rsidRDefault="004749BE" w:rsidP="004749BE">
      <w:pPr>
        <w:pStyle w:val="Bibliography"/>
      </w:pPr>
      <w:r w:rsidRPr="004749BE">
        <w:t>53.</w:t>
      </w:r>
      <w:r w:rsidRPr="004749BE">
        <w:tab/>
      </w:r>
      <w:r w:rsidRPr="004749BE">
        <w:rPr>
          <w:i/>
          <w:iCs/>
        </w:rPr>
        <w:t>WHO Housing and Health Guidelines</w:t>
      </w:r>
      <w:r w:rsidRPr="004749BE">
        <w:t>. (World Health Organization, 2018).</w:t>
      </w:r>
    </w:p>
    <w:p w14:paraId="4D0F2158" w14:textId="77777777" w:rsidR="004749BE" w:rsidRPr="004749BE" w:rsidRDefault="004749BE" w:rsidP="004749BE">
      <w:pPr>
        <w:pStyle w:val="Bibliography"/>
      </w:pPr>
      <w:r w:rsidRPr="004749BE">
        <w:t>54.</w:t>
      </w:r>
      <w:r w:rsidRPr="004749BE">
        <w:tab/>
      </w:r>
      <w:proofErr w:type="spellStart"/>
      <w:r w:rsidRPr="004749BE">
        <w:t>Eron</w:t>
      </w:r>
      <w:proofErr w:type="spellEnd"/>
      <w:r w:rsidRPr="004749BE">
        <w:t xml:space="preserve">, K. </w:t>
      </w:r>
      <w:r w:rsidRPr="004749BE">
        <w:rPr>
          <w:i/>
          <w:iCs/>
        </w:rPr>
        <w:t>et al.</w:t>
      </w:r>
      <w:r w:rsidRPr="004749BE">
        <w:t xml:space="preserve"> Weighted Blanket Use: A Systematic Review. </w:t>
      </w:r>
      <w:r w:rsidRPr="004749BE">
        <w:rPr>
          <w:i/>
          <w:iCs/>
        </w:rPr>
        <w:t xml:space="preserve">Am. J. </w:t>
      </w:r>
      <w:proofErr w:type="spellStart"/>
      <w:r w:rsidRPr="004749BE">
        <w:rPr>
          <w:i/>
          <w:iCs/>
        </w:rPr>
        <w:t>Occup</w:t>
      </w:r>
      <w:proofErr w:type="spellEnd"/>
      <w:r w:rsidRPr="004749BE">
        <w:rPr>
          <w:i/>
          <w:iCs/>
        </w:rPr>
        <w:t xml:space="preserve">. </w:t>
      </w:r>
      <w:proofErr w:type="spellStart"/>
      <w:r w:rsidRPr="004749BE">
        <w:rPr>
          <w:i/>
          <w:iCs/>
        </w:rPr>
        <w:t>Ther</w:t>
      </w:r>
      <w:proofErr w:type="spellEnd"/>
      <w:r w:rsidRPr="004749BE">
        <w:rPr>
          <w:i/>
          <w:iCs/>
        </w:rPr>
        <w:t>.</w:t>
      </w:r>
      <w:r w:rsidRPr="004749BE">
        <w:t xml:space="preserve"> </w:t>
      </w:r>
      <w:r w:rsidRPr="004749BE">
        <w:rPr>
          <w:b/>
          <w:bCs/>
        </w:rPr>
        <w:t>74</w:t>
      </w:r>
      <w:r w:rsidRPr="004749BE">
        <w:t>, 7402205010p1-7402205010p14 (2020).</w:t>
      </w:r>
    </w:p>
    <w:p w14:paraId="587F114C" w14:textId="77777777" w:rsidR="004749BE" w:rsidRPr="004749BE" w:rsidRDefault="004749BE" w:rsidP="004749BE">
      <w:pPr>
        <w:pStyle w:val="Bibliography"/>
      </w:pPr>
      <w:r w:rsidRPr="004749BE">
        <w:t>55.</w:t>
      </w:r>
      <w:r w:rsidRPr="004749BE">
        <w:tab/>
        <w:t xml:space="preserve">360 Research Reports. </w:t>
      </w:r>
      <w:r w:rsidRPr="004749BE">
        <w:rPr>
          <w:i/>
          <w:iCs/>
        </w:rPr>
        <w:t>Global Memory Foam Mattress Market Research Report</w:t>
      </w:r>
      <w:r w:rsidRPr="004749BE">
        <w:t>. 90 (2020).</w:t>
      </w:r>
    </w:p>
    <w:p w14:paraId="1DC772C5" w14:textId="77777777" w:rsidR="004749BE" w:rsidRPr="004749BE" w:rsidRDefault="004749BE" w:rsidP="004749BE">
      <w:pPr>
        <w:pStyle w:val="Bibliography"/>
      </w:pPr>
      <w:r w:rsidRPr="004749BE">
        <w:t>56.</w:t>
      </w:r>
      <w:r w:rsidRPr="004749BE">
        <w:tab/>
        <w:t xml:space="preserve">Inoue, Y., </w:t>
      </w:r>
      <w:proofErr w:type="spellStart"/>
      <w:r w:rsidRPr="004749BE">
        <w:t>Shibasaki</w:t>
      </w:r>
      <w:proofErr w:type="spellEnd"/>
      <w:r w:rsidRPr="004749BE">
        <w:t xml:space="preserve">, M., Ueda, H. &amp; </w:t>
      </w:r>
      <w:proofErr w:type="spellStart"/>
      <w:r w:rsidRPr="004749BE">
        <w:t>Ishizashi</w:t>
      </w:r>
      <w:proofErr w:type="spellEnd"/>
      <w:r w:rsidRPr="004749BE">
        <w:t xml:space="preserve">, H. Mechanisms underlying the age-related decrement in the human sweating response. </w:t>
      </w:r>
      <w:r w:rsidRPr="004749BE">
        <w:rPr>
          <w:i/>
          <w:iCs/>
        </w:rPr>
        <w:t>Eur. J. Appl. Physiol.</w:t>
      </w:r>
      <w:r w:rsidRPr="004749BE">
        <w:t xml:space="preserve"> </w:t>
      </w:r>
      <w:r w:rsidRPr="004749BE">
        <w:rPr>
          <w:b/>
          <w:bCs/>
        </w:rPr>
        <w:t>79</w:t>
      </w:r>
      <w:r w:rsidRPr="004749BE">
        <w:t>, 121–126 (1999).</w:t>
      </w:r>
    </w:p>
    <w:p w14:paraId="078AA119" w14:textId="77777777" w:rsidR="004749BE" w:rsidRPr="004749BE" w:rsidRDefault="004749BE" w:rsidP="004749BE">
      <w:pPr>
        <w:pStyle w:val="Bibliography"/>
      </w:pPr>
      <w:r w:rsidRPr="004749BE">
        <w:lastRenderedPageBreak/>
        <w:t>57.</w:t>
      </w:r>
      <w:r w:rsidRPr="004749BE">
        <w:tab/>
      </w:r>
      <w:proofErr w:type="spellStart"/>
      <w:r w:rsidRPr="004749BE">
        <w:t>Arens</w:t>
      </w:r>
      <w:proofErr w:type="spellEnd"/>
      <w:r w:rsidRPr="004749BE">
        <w:t xml:space="preserve">, E., Zhang, H. &amp; Huizenga, C. Partial- and whole-body thermal sensation and comfort—Part II: Non-uniform environmental conditions. </w:t>
      </w:r>
      <w:r w:rsidRPr="004749BE">
        <w:rPr>
          <w:i/>
          <w:iCs/>
        </w:rPr>
        <w:t>J. Therm. Biol.</w:t>
      </w:r>
      <w:r w:rsidRPr="004749BE">
        <w:t xml:space="preserve"> </w:t>
      </w:r>
      <w:r w:rsidRPr="004749BE">
        <w:rPr>
          <w:b/>
          <w:bCs/>
        </w:rPr>
        <w:t>31</w:t>
      </w:r>
      <w:r w:rsidRPr="004749BE">
        <w:t>, 60–66 (2006).</w:t>
      </w:r>
    </w:p>
    <w:p w14:paraId="6C52F207" w14:textId="77777777" w:rsidR="004749BE" w:rsidRPr="004749BE" w:rsidRDefault="004749BE" w:rsidP="004749BE">
      <w:pPr>
        <w:pStyle w:val="Bibliography"/>
      </w:pPr>
      <w:r w:rsidRPr="004749BE">
        <w:t>58.</w:t>
      </w:r>
      <w:r w:rsidRPr="004749BE">
        <w:tab/>
        <w:t xml:space="preserve">Bauman, F. &amp; </w:t>
      </w:r>
      <w:proofErr w:type="spellStart"/>
      <w:r w:rsidRPr="004749BE">
        <w:t>Arens</w:t>
      </w:r>
      <w:proofErr w:type="spellEnd"/>
      <w:r w:rsidRPr="004749BE">
        <w:t>, E. The development of a controlled environment chamber for the physical and subjective assessment of human comfort in office environments. (1988).</w:t>
      </w:r>
    </w:p>
    <w:p w14:paraId="451BEE5A" w14:textId="77777777" w:rsidR="004749BE" w:rsidRPr="004749BE" w:rsidRDefault="004749BE" w:rsidP="004749BE">
      <w:pPr>
        <w:pStyle w:val="Bibliography"/>
      </w:pPr>
      <w:r w:rsidRPr="004749BE">
        <w:t>59.</w:t>
      </w:r>
      <w:r w:rsidRPr="004749BE">
        <w:tab/>
      </w:r>
      <w:proofErr w:type="spellStart"/>
      <w:r w:rsidRPr="004749BE">
        <w:t>Arens</w:t>
      </w:r>
      <w:proofErr w:type="spellEnd"/>
      <w:r w:rsidRPr="004749BE">
        <w:t xml:space="preserve">, E. a., Bauman, F. s., Johnston, L. p. &amp; Zhang, H. Testing of Localized Ventilation Systems in a New Controlled Environment Chamber. </w:t>
      </w:r>
      <w:r w:rsidRPr="004749BE">
        <w:rPr>
          <w:i/>
          <w:iCs/>
        </w:rPr>
        <w:t>Indoor Air</w:t>
      </w:r>
      <w:r w:rsidRPr="004749BE">
        <w:t xml:space="preserve"> </w:t>
      </w:r>
      <w:r w:rsidRPr="004749BE">
        <w:rPr>
          <w:b/>
          <w:bCs/>
        </w:rPr>
        <w:t>1</w:t>
      </w:r>
      <w:r w:rsidRPr="004749BE">
        <w:t>, 263–281 (1991).</w:t>
      </w:r>
    </w:p>
    <w:p w14:paraId="5B93DD9E" w14:textId="77777777" w:rsidR="004749BE" w:rsidRPr="004749BE" w:rsidRDefault="004749BE" w:rsidP="004749BE">
      <w:pPr>
        <w:pStyle w:val="Bibliography"/>
      </w:pPr>
      <w:r w:rsidRPr="004749BE">
        <w:t>60.</w:t>
      </w:r>
      <w:r w:rsidRPr="004749BE">
        <w:tab/>
        <w:t>PT-Teknik. Thermal manikins.</w:t>
      </w:r>
    </w:p>
    <w:p w14:paraId="52A9D7F4" w14:textId="77777777" w:rsidR="004749BE" w:rsidRPr="004749BE" w:rsidRDefault="004749BE" w:rsidP="004749BE">
      <w:pPr>
        <w:pStyle w:val="Bibliography"/>
      </w:pPr>
      <w:r w:rsidRPr="004749BE">
        <w:t>61.</w:t>
      </w:r>
      <w:r w:rsidRPr="004749BE">
        <w:tab/>
        <w:t xml:space="preserve">BYTELINE. </w:t>
      </w:r>
      <w:r w:rsidRPr="004749BE">
        <w:rPr>
          <w:i/>
          <w:iCs/>
        </w:rPr>
        <w:t>Manikin Manual</w:t>
      </w:r>
      <w:r w:rsidRPr="004749BE">
        <w:t>. https://manikin.dk/ (2008).</w:t>
      </w:r>
    </w:p>
    <w:p w14:paraId="58CE9883" w14:textId="77777777" w:rsidR="004749BE" w:rsidRPr="004749BE" w:rsidRDefault="004749BE" w:rsidP="004749BE">
      <w:pPr>
        <w:pStyle w:val="Bibliography"/>
      </w:pPr>
      <w:r w:rsidRPr="004749BE">
        <w:t>62.</w:t>
      </w:r>
      <w:r w:rsidRPr="004749BE">
        <w:tab/>
      </w:r>
      <w:proofErr w:type="spellStart"/>
      <w:r w:rsidRPr="004749BE">
        <w:t>Melikov</w:t>
      </w:r>
      <w:proofErr w:type="spellEnd"/>
      <w:r w:rsidRPr="004749BE">
        <w:t xml:space="preserve">, A. Breathing thermal manikins for indoor environment assessment: important characteristics and requirements. </w:t>
      </w:r>
      <w:r w:rsidRPr="004749BE">
        <w:rPr>
          <w:i/>
          <w:iCs/>
        </w:rPr>
        <w:t>Eur. J. Appl. Physiol.</w:t>
      </w:r>
      <w:r w:rsidRPr="004749BE">
        <w:t xml:space="preserve"> </w:t>
      </w:r>
      <w:r w:rsidRPr="004749BE">
        <w:rPr>
          <w:b/>
          <w:bCs/>
        </w:rPr>
        <w:t>92</w:t>
      </w:r>
      <w:r w:rsidRPr="004749BE">
        <w:t>, 710–713 (2004).</w:t>
      </w:r>
    </w:p>
    <w:p w14:paraId="08BDB083" w14:textId="77777777" w:rsidR="004749BE" w:rsidRPr="004749BE" w:rsidRDefault="004749BE" w:rsidP="004749BE">
      <w:pPr>
        <w:pStyle w:val="Bibliography"/>
      </w:pPr>
      <w:r w:rsidRPr="004749BE">
        <w:t>63.</w:t>
      </w:r>
      <w:r w:rsidRPr="004749BE">
        <w:tab/>
        <w:t xml:space="preserve">Huizenga, C., Hui, Z. &amp; </w:t>
      </w:r>
      <w:proofErr w:type="spellStart"/>
      <w:r w:rsidRPr="004749BE">
        <w:t>Arens</w:t>
      </w:r>
      <w:proofErr w:type="spellEnd"/>
      <w:r w:rsidRPr="004749BE">
        <w:t xml:space="preserve">, E. A model of human physiology and comfort for assessing complex thermal environments. </w:t>
      </w:r>
      <w:r w:rsidRPr="004749BE">
        <w:rPr>
          <w:i/>
          <w:iCs/>
        </w:rPr>
        <w:t>Build. Environ.</w:t>
      </w:r>
      <w:r w:rsidRPr="004749BE">
        <w:t xml:space="preserve"> </w:t>
      </w:r>
      <w:r w:rsidRPr="004749BE">
        <w:rPr>
          <w:b/>
          <w:bCs/>
        </w:rPr>
        <w:t>36</w:t>
      </w:r>
      <w:r w:rsidRPr="004749BE">
        <w:t>, 691–699 (2001).</w:t>
      </w:r>
    </w:p>
    <w:p w14:paraId="702939AD" w14:textId="77777777" w:rsidR="004749BE" w:rsidRPr="004749BE" w:rsidRDefault="004749BE" w:rsidP="004749BE">
      <w:pPr>
        <w:pStyle w:val="Bibliography"/>
      </w:pPr>
      <w:r w:rsidRPr="004749BE">
        <w:t>64.</w:t>
      </w:r>
      <w:r w:rsidRPr="004749BE">
        <w:tab/>
        <w:t>PT Teknik. Thermal manikin calibration. (2020).</w:t>
      </w:r>
    </w:p>
    <w:p w14:paraId="78968281" w14:textId="77777777" w:rsidR="004749BE" w:rsidRPr="004749BE" w:rsidRDefault="004749BE" w:rsidP="004749BE">
      <w:pPr>
        <w:pStyle w:val="Bibliography"/>
      </w:pPr>
      <w:r w:rsidRPr="004749BE">
        <w:t>65.</w:t>
      </w:r>
      <w:r w:rsidRPr="004749BE">
        <w:tab/>
        <w:t>Cohn, S. A. C. Development of a Personal Heater Efficiency Index. (University of California, Berkeley, 2017).</w:t>
      </w:r>
    </w:p>
    <w:p w14:paraId="411974FE" w14:textId="77777777" w:rsidR="004749BE" w:rsidRPr="004749BE" w:rsidRDefault="004749BE" w:rsidP="004749BE">
      <w:pPr>
        <w:pStyle w:val="Bibliography"/>
      </w:pPr>
      <w:r w:rsidRPr="004749BE">
        <w:t>66.</w:t>
      </w:r>
      <w:r w:rsidRPr="004749BE">
        <w:tab/>
        <w:t xml:space="preserve">Schiavon, S. &amp; </w:t>
      </w:r>
      <w:proofErr w:type="spellStart"/>
      <w:r w:rsidRPr="004749BE">
        <w:t>Melikov</w:t>
      </w:r>
      <w:proofErr w:type="spellEnd"/>
      <w:r w:rsidRPr="004749BE">
        <w:t xml:space="preserve">, A. K. Introduction of a Cooling-Fan Efficiency Index. </w:t>
      </w:r>
      <w:r w:rsidRPr="004749BE">
        <w:rPr>
          <w:i/>
          <w:iCs/>
        </w:rPr>
        <w:t>HVACR Res.</w:t>
      </w:r>
      <w:r w:rsidRPr="004749BE">
        <w:t xml:space="preserve"> </w:t>
      </w:r>
      <w:r w:rsidRPr="004749BE">
        <w:rPr>
          <w:b/>
          <w:bCs/>
        </w:rPr>
        <w:t>15</w:t>
      </w:r>
      <w:r w:rsidRPr="004749BE">
        <w:t>, 1121–1144 (2009).</w:t>
      </w:r>
    </w:p>
    <w:p w14:paraId="08A9FDEF" w14:textId="77777777" w:rsidR="004749BE" w:rsidRPr="004749BE" w:rsidRDefault="004749BE" w:rsidP="004749BE">
      <w:pPr>
        <w:pStyle w:val="Bibliography"/>
      </w:pPr>
      <w:r w:rsidRPr="004749BE">
        <w:t>67.</w:t>
      </w:r>
      <w:r w:rsidRPr="004749BE">
        <w:tab/>
        <w:t xml:space="preserve">Yang, B. </w:t>
      </w:r>
      <w:r w:rsidRPr="004749BE">
        <w:rPr>
          <w:i/>
          <w:iCs/>
        </w:rPr>
        <w:t>et al.</w:t>
      </w:r>
      <w:r w:rsidRPr="004749BE">
        <w:t xml:space="preserve"> Cooling efficiency of a brushless direct current stand fan. </w:t>
      </w:r>
      <w:r w:rsidRPr="004749BE">
        <w:rPr>
          <w:i/>
          <w:iCs/>
        </w:rPr>
        <w:t>Build. Environ.</w:t>
      </w:r>
      <w:r w:rsidRPr="004749BE">
        <w:t xml:space="preserve"> </w:t>
      </w:r>
      <w:r w:rsidRPr="004749BE">
        <w:rPr>
          <w:b/>
          <w:bCs/>
        </w:rPr>
        <w:t>85</w:t>
      </w:r>
      <w:r w:rsidRPr="004749BE">
        <w:t>, 196–204 (2015).</w:t>
      </w:r>
    </w:p>
    <w:p w14:paraId="7C7F5C23" w14:textId="77777777" w:rsidR="004749BE" w:rsidRPr="004749BE" w:rsidRDefault="004749BE" w:rsidP="004749BE">
      <w:pPr>
        <w:pStyle w:val="Bibliography"/>
      </w:pPr>
      <w:r w:rsidRPr="004749BE">
        <w:t>68.</w:t>
      </w:r>
      <w:r w:rsidRPr="004749BE">
        <w:tab/>
        <w:t>Emergency Blanket. https://www.surviveoutdoorslonger.com/survive-outdoors-longer-emergency-blanket.html.</w:t>
      </w:r>
    </w:p>
    <w:p w14:paraId="3CFEB243" w14:textId="77777777" w:rsidR="004749BE" w:rsidRPr="004749BE" w:rsidRDefault="004749BE" w:rsidP="004749BE">
      <w:pPr>
        <w:pStyle w:val="Bibliography"/>
      </w:pPr>
      <w:r w:rsidRPr="004749BE">
        <w:t>69.</w:t>
      </w:r>
      <w:r w:rsidRPr="004749BE">
        <w:tab/>
      </w:r>
      <w:proofErr w:type="spellStart"/>
      <w:r w:rsidRPr="004749BE">
        <w:t>Anttonen</w:t>
      </w:r>
      <w:proofErr w:type="spellEnd"/>
      <w:r w:rsidRPr="004749BE">
        <w:t xml:space="preserve">, H. </w:t>
      </w:r>
      <w:r w:rsidRPr="004749BE">
        <w:rPr>
          <w:i/>
          <w:iCs/>
        </w:rPr>
        <w:t>et al.</w:t>
      </w:r>
      <w:r w:rsidRPr="004749BE">
        <w:t xml:space="preserve"> Thermal Manikin Measurements—Exact or Not? </w:t>
      </w:r>
      <w:r w:rsidRPr="004749BE">
        <w:rPr>
          <w:i/>
          <w:iCs/>
        </w:rPr>
        <w:t xml:space="preserve">Int. J. </w:t>
      </w:r>
      <w:proofErr w:type="spellStart"/>
      <w:r w:rsidRPr="004749BE">
        <w:rPr>
          <w:i/>
          <w:iCs/>
        </w:rPr>
        <w:t>Occup</w:t>
      </w:r>
      <w:proofErr w:type="spellEnd"/>
      <w:r w:rsidRPr="004749BE">
        <w:rPr>
          <w:i/>
          <w:iCs/>
        </w:rPr>
        <w:t xml:space="preserve">. </w:t>
      </w:r>
      <w:proofErr w:type="spellStart"/>
      <w:r w:rsidRPr="004749BE">
        <w:rPr>
          <w:i/>
          <w:iCs/>
        </w:rPr>
        <w:t>Saf</w:t>
      </w:r>
      <w:proofErr w:type="spellEnd"/>
      <w:r w:rsidRPr="004749BE">
        <w:rPr>
          <w:i/>
          <w:iCs/>
        </w:rPr>
        <w:t>. Ergon.</w:t>
      </w:r>
      <w:r w:rsidRPr="004749BE">
        <w:t xml:space="preserve"> </w:t>
      </w:r>
      <w:r w:rsidRPr="004749BE">
        <w:rPr>
          <w:b/>
          <w:bCs/>
        </w:rPr>
        <w:t>10</w:t>
      </w:r>
      <w:r w:rsidRPr="004749BE">
        <w:t>, 291–300 (2004).</w:t>
      </w:r>
    </w:p>
    <w:p w14:paraId="12097E72" w14:textId="77777777" w:rsidR="004749BE" w:rsidRPr="004749BE" w:rsidRDefault="004749BE" w:rsidP="004749BE">
      <w:pPr>
        <w:pStyle w:val="Bibliography"/>
      </w:pPr>
      <w:r w:rsidRPr="004749BE">
        <w:t>70.</w:t>
      </w:r>
      <w:r w:rsidRPr="004749BE">
        <w:tab/>
        <w:t xml:space="preserve">JCGM/WG1. </w:t>
      </w:r>
      <w:r w:rsidRPr="004749BE">
        <w:rPr>
          <w:i/>
          <w:iCs/>
        </w:rPr>
        <w:t>Evaluation of measurement data—Guide to the expression of uncertainty in measurement</w:t>
      </w:r>
      <w:r w:rsidRPr="004749BE">
        <w:t>. vol. 50 (International Standards Organization (ISO)), 2008).</w:t>
      </w:r>
    </w:p>
    <w:p w14:paraId="1144A78B" w14:textId="77777777" w:rsidR="004749BE" w:rsidRPr="004749BE" w:rsidRDefault="004749BE" w:rsidP="004749BE">
      <w:pPr>
        <w:pStyle w:val="Bibliography"/>
      </w:pPr>
      <w:r w:rsidRPr="004749BE">
        <w:lastRenderedPageBreak/>
        <w:t>71.</w:t>
      </w:r>
      <w:r w:rsidRPr="004749BE">
        <w:tab/>
        <w:t>Bell, S. A. A beginner’s guide to uncertainty of measurement. (2001).</w:t>
      </w:r>
    </w:p>
    <w:p w14:paraId="11DC47F4" w14:textId="77777777" w:rsidR="004749BE" w:rsidRPr="004749BE" w:rsidRDefault="004749BE" w:rsidP="004749BE">
      <w:pPr>
        <w:pStyle w:val="Bibliography"/>
      </w:pPr>
      <w:r w:rsidRPr="004749BE">
        <w:t>72.</w:t>
      </w:r>
      <w:r w:rsidRPr="004749BE">
        <w:tab/>
      </w:r>
      <w:proofErr w:type="spellStart"/>
      <w:r w:rsidRPr="004749BE">
        <w:t>Wehner</w:t>
      </w:r>
      <w:proofErr w:type="spellEnd"/>
      <w:r w:rsidRPr="004749BE">
        <w:t xml:space="preserve">, M., Stone, D., Krishnan, H., </w:t>
      </w:r>
      <w:proofErr w:type="spellStart"/>
      <w:r w:rsidRPr="004749BE">
        <w:t>AchutaRao</w:t>
      </w:r>
      <w:proofErr w:type="spellEnd"/>
      <w:r w:rsidRPr="004749BE">
        <w:t xml:space="preserve">, K. &amp; Castillo, F. The Deadly Combination of Heat and Humidity in India and Pakistan in Summer 2015. </w:t>
      </w:r>
      <w:r w:rsidRPr="004749BE">
        <w:rPr>
          <w:i/>
          <w:iCs/>
        </w:rPr>
        <w:t xml:space="preserve">Bull. Am. </w:t>
      </w:r>
      <w:proofErr w:type="spellStart"/>
      <w:r w:rsidRPr="004749BE">
        <w:rPr>
          <w:i/>
          <w:iCs/>
        </w:rPr>
        <w:t>Meteorol</w:t>
      </w:r>
      <w:proofErr w:type="spellEnd"/>
      <w:r w:rsidRPr="004749BE">
        <w:rPr>
          <w:i/>
          <w:iCs/>
        </w:rPr>
        <w:t>. Soc.</w:t>
      </w:r>
      <w:r w:rsidRPr="004749BE">
        <w:t xml:space="preserve"> </w:t>
      </w:r>
      <w:r w:rsidRPr="004749BE">
        <w:rPr>
          <w:b/>
          <w:bCs/>
        </w:rPr>
        <w:t>97</w:t>
      </w:r>
      <w:r w:rsidRPr="004749BE">
        <w:t>, S81–S86 (2016).</w:t>
      </w:r>
    </w:p>
    <w:p w14:paraId="4AC127EB" w14:textId="77777777" w:rsidR="004749BE" w:rsidRPr="004749BE" w:rsidRDefault="004749BE" w:rsidP="004749BE">
      <w:pPr>
        <w:pStyle w:val="Bibliography"/>
      </w:pPr>
      <w:r w:rsidRPr="004749BE">
        <w:t>73.</w:t>
      </w:r>
      <w:r w:rsidRPr="004749BE">
        <w:tab/>
        <w:t xml:space="preserve">Cohen, J., </w:t>
      </w:r>
      <w:proofErr w:type="spellStart"/>
      <w:r w:rsidRPr="004749BE">
        <w:t>Agel</w:t>
      </w:r>
      <w:proofErr w:type="spellEnd"/>
      <w:r w:rsidRPr="004749BE">
        <w:t xml:space="preserve">, L., Barlow, M., Garfinkel, C. I. &amp; White, I. Linking Arctic variability and change with extreme winter weather in the United States. </w:t>
      </w:r>
      <w:r w:rsidRPr="004749BE">
        <w:rPr>
          <w:i/>
          <w:iCs/>
        </w:rPr>
        <w:t>Science</w:t>
      </w:r>
      <w:r w:rsidRPr="004749BE">
        <w:t xml:space="preserve"> </w:t>
      </w:r>
      <w:r w:rsidRPr="004749BE">
        <w:rPr>
          <w:b/>
          <w:bCs/>
        </w:rPr>
        <w:t>373</w:t>
      </w:r>
      <w:r w:rsidRPr="004749BE">
        <w:t>, 1116–1121 (2021).</w:t>
      </w:r>
    </w:p>
    <w:p w14:paraId="6F2538C3" w14:textId="77777777" w:rsidR="004749BE" w:rsidRPr="004749BE" w:rsidRDefault="004749BE" w:rsidP="004749BE">
      <w:pPr>
        <w:pStyle w:val="Bibliography"/>
      </w:pPr>
      <w:r w:rsidRPr="004749BE">
        <w:t>74.</w:t>
      </w:r>
      <w:r w:rsidRPr="004749BE">
        <w:tab/>
        <w:t xml:space="preserve">Haider, K. &amp; Anis, K. Heat Wave Death Toll Rises to 2,000 in Pakistan’s Financial Hub. </w:t>
      </w:r>
      <w:r w:rsidRPr="004749BE">
        <w:rPr>
          <w:i/>
          <w:iCs/>
        </w:rPr>
        <w:t>Bloomberg.com</w:t>
      </w:r>
      <w:r w:rsidRPr="004749BE">
        <w:t xml:space="preserve"> (2015).</w:t>
      </w:r>
    </w:p>
    <w:p w14:paraId="01FF7B3E" w14:textId="77777777" w:rsidR="004749BE" w:rsidRPr="004749BE" w:rsidRDefault="004749BE" w:rsidP="004749BE">
      <w:pPr>
        <w:pStyle w:val="Bibliography"/>
      </w:pPr>
      <w:r w:rsidRPr="004749BE">
        <w:t>75.</w:t>
      </w:r>
      <w:r w:rsidRPr="004749BE">
        <w:tab/>
        <w:t xml:space="preserve">Davis, L., Gertler, P., Jarvis, S. &amp; Wolfram, C. Air conditioning and global inequality. </w:t>
      </w:r>
      <w:r w:rsidRPr="004749BE">
        <w:rPr>
          <w:i/>
          <w:iCs/>
        </w:rPr>
        <w:t>Glob. Environ. Change</w:t>
      </w:r>
      <w:r w:rsidRPr="004749BE">
        <w:t xml:space="preserve"> </w:t>
      </w:r>
      <w:r w:rsidRPr="004749BE">
        <w:rPr>
          <w:b/>
          <w:bCs/>
        </w:rPr>
        <w:t>69</w:t>
      </w:r>
      <w:r w:rsidRPr="004749BE">
        <w:t>, 102299 (2021).</w:t>
      </w:r>
    </w:p>
    <w:p w14:paraId="4127AA4D" w14:textId="77777777" w:rsidR="004749BE" w:rsidRPr="004749BE" w:rsidRDefault="004749BE" w:rsidP="004749BE">
      <w:pPr>
        <w:pStyle w:val="Bibliography"/>
      </w:pPr>
      <w:r w:rsidRPr="004749BE">
        <w:t>76.</w:t>
      </w:r>
      <w:r w:rsidRPr="004749BE">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29BD2F55" w14:textId="77777777" w:rsidR="004749BE" w:rsidRPr="004749BE" w:rsidRDefault="004749BE" w:rsidP="004749BE">
      <w:pPr>
        <w:pStyle w:val="Bibliography"/>
      </w:pPr>
      <w:r w:rsidRPr="004749BE">
        <w:t>77.</w:t>
      </w:r>
      <w:r w:rsidRPr="004749BE">
        <w:tab/>
        <w:t>Weather Data &amp; Weather API | Visual Crossing. https://www.visualcrossing.com/.</w:t>
      </w:r>
    </w:p>
    <w:p w14:paraId="59CD94D0" w14:textId="77777777" w:rsidR="004749BE" w:rsidRPr="004749BE" w:rsidRDefault="004749BE" w:rsidP="004749BE">
      <w:pPr>
        <w:pStyle w:val="Bibliography"/>
      </w:pPr>
      <w:r w:rsidRPr="004749BE">
        <w:t>78.</w:t>
      </w:r>
      <w:r w:rsidRPr="004749BE">
        <w:tab/>
        <w:t xml:space="preserve">Parkinson, T. </w:t>
      </w:r>
      <w:r w:rsidRPr="004749BE">
        <w:rPr>
          <w:i/>
          <w:iCs/>
        </w:rPr>
        <w:t>et al.</w:t>
      </w:r>
      <w:r w:rsidRPr="004749BE">
        <w:t xml:space="preserve"> ASHRAE global database of thermal comfort field measurements. (2022).</w:t>
      </w:r>
    </w:p>
    <w:p w14:paraId="3ED2CD99" w14:textId="77777777" w:rsidR="004749BE" w:rsidRPr="004749BE" w:rsidRDefault="004749BE" w:rsidP="004749BE">
      <w:pPr>
        <w:pStyle w:val="Bibliography"/>
      </w:pPr>
      <w:r w:rsidRPr="004749BE">
        <w:t>79.</w:t>
      </w:r>
      <w:r w:rsidRPr="004749BE">
        <w:tab/>
      </w:r>
      <w:proofErr w:type="spellStart"/>
      <w:r w:rsidRPr="004749BE">
        <w:t>Gagge</w:t>
      </w:r>
      <w:proofErr w:type="spellEnd"/>
      <w:r w:rsidRPr="004749BE">
        <w:t xml:space="preserve">, A. P., </w:t>
      </w:r>
      <w:proofErr w:type="spellStart"/>
      <w:r w:rsidRPr="004749BE">
        <w:t>Stolwijk</w:t>
      </w:r>
      <w:proofErr w:type="spellEnd"/>
      <w:r w:rsidRPr="004749BE">
        <w:t xml:space="preserve">, J. &amp; Nishi, Y. An Effective Temperature Scale Based on a Simple Model of Human Physiological Regulatory Response. </w:t>
      </w:r>
      <w:r w:rsidRPr="004749BE">
        <w:rPr>
          <w:i/>
          <w:iCs/>
        </w:rPr>
        <w:t>ASHRAE Trans</w:t>
      </w:r>
      <w:r w:rsidRPr="004749BE">
        <w:t xml:space="preserve"> </w:t>
      </w:r>
      <w:r w:rsidRPr="004749BE">
        <w:rPr>
          <w:b/>
          <w:bCs/>
        </w:rPr>
        <w:t>77</w:t>
      </w:r>
      <w:r w:rsidRPr="004749BE">
        <w:t>, 247–257 (1971).</w:t>
      </w:r>
    </w:p>
    <w:p w14:paraId="38263ED9" w14:textId="77777777" w:rsidR="004749BE" w:rsidRPr="004749BE" w:rsidRDefault="004749BE" w:rsidP="004749BE">
      <w:pPr>
        <w:pStyle w:val="Bibliography"/>
      </w:pPr>
      <w:r w:rsidRPr="004749BE">
        <w:t>80.</w:t>
      </w:r>
      <w:r w:rsidRPr="004749BE">
        <w:tab/>
      </w:r>
      <w:proofErr w:type="spellStart"/>
      <w:r w:rsidRPr="004749BE">
        <w:t>Schweiker</w:t>
      </w:r>
      <w:proofErr w:type="spellEnd"/>
      <w:r w:rsidRPr="004749BE">
        <w:t xml:space="preserve">, M. </w:t>
      </w:r>
      <w:r w:rsidRPr="004749BE">
        <w:rPr>
          <w:i/>
          <w:iCs/>
        </w:rPr>
        <w:t>et al.</w:t>
      </w:r>
      <w:r w:rsidRPr="004749BE">
        <w:t xml:space="preserve"> </w:t>
      </w:r>
      <w:proofErr w:type="spellStart"/>
      <w:r w:rsidRPr="004749BE">
        <w:t>comf</w:t>
      </w:r>
      <w:proofErr w:type="spellEnd"/>
      <w:r w:rsidRPr="004749BE">
        <w:t>: Models and Equations for Human Comfort Research. (2022).</w:t>
      </w:r>
    </w:p>
    <w:p w14:paraId="2E45E3A0" w14:textId="77777777" w:rsidR="004749BE" w:rsidRPr="004749BE" w:rsidRDefault="004749BE" w:rsidP="004749BE">
      <w:pPr>
        <w:pStyle w:val="Bibliography"/>
      </w:pPr>
      <w:r w:rsidRPr="004749BE">
        <w:t>81.</w:t>
      </w:r>
      <w:r w:rsidRPr="004749BE">
        <w:tab/>
        <w:t xml:space="preserve">Dawe, M., Raftery, P., Woolley, J., Schiavon, S. &amp; Bauman, F. Comparison of mean radiant and air temperatures in </w:t>
      </w:r>
      <w:proofErr w:type="gramStart"/>
      <w:r w:rsidRPr="004749BE">
        <w:t>mechanically-conditioned</w:t>
      </w:r>
      <w:proofErr w:type="gramEnd"/>
      <w:r w:rsidRPr="004749BE">
        <w:t xml:space="preserve"> commercial buildings from over 200,000 field and laboratory measurements. </w:t>
      </w:r>
      <w:r w:rsidRPr="004749BE">
        <w:rPr>
          <w:i/>
          <w:iCs/>
        </w:rPr>
        <w:t>Energy Build.</w:t>
      </w:r>
      <w:r w:rsidRPr="004749BE">
        <w:t xml:space="preserve"> </w:t>
      </w:r>
      <w:r w:rsidRPr="004749BE">
        <w:rPr>
          <w:b/>
          <w:bCs/>
        </w:rPr>
        <w:t>206</w:t>
      </w:r>
      <w:r w:rsidRPr="004749BE">
        <w:t>, 109582 (2020).</w:t>
      </w:r>
    </w:p>
    <w:p w14:paraId="4A3A2DF7" w14:textId="77777777" w:rsidR="004749BE" w:rsidRPr="004749BE" w:rsidRDefault="004749BE" w:rsidP="004749BE">
      <w:pPr>
        <w:pStyle w:val="Bibliography"/>
      </w:pPr>
      <w:r w:rsidRPr="004749BE">
        <w:t>82.</w:t>
      </w:r>
      <w:r w:rsidRPr="004749BE">
        <w:tab/>
        <w:t xml:space="preserve">ASHRAE. </w:t>
      </w:r>
      <w:r w:rsidRPr="004749BE">
        <w:rPr>
          <w:i/>
          <w:iCs/>
        </w:rPr>
        <w:t>Thermal Environmental Conditions for Human Occupancy</w:t>
      </w:r>
      <w:r w:rsidRPr="004749BE">
        <w:t>. https://www.ashrae.org/technical-resources/bookstore/standard-55-thermal-environmental-conditions-for-human-occupancy (2020).</w:t>
      </w:r>
    </w:p>
    <w:p w14:paraId="35024974" w14:textId="77777777" w:rsidR="004749BE" w:rsidRPr="004749BE" w:rsidRDefault="004749BE" w:rsidP="004749BE">
      <w:pPr>
        <w:pStyle w:val="Bibliography"/>
      </w:pPr>
      <w:r w:rsidRPr="004749BE">
        <w:t>83.</w:t>
      </w:r>
      <w:r w:rsidRPr="004749BE">
        <w:tab/>
      </w:r>
      <w:proofErr w:type="spellStart"/>
      <w:r w:rsidRPr="004749BE">
        <w:t>Lapillonne</w:t>
      </w:r>
      <w:proofErr w:type="spellEnd"/>
      <w:r w:rsidRPr="004749BE">
        <w:t xml:space="preserve">, B. </w:t>
      </w:r>
      <w:r w:rsidRPr="004749BE">
        <w:rPr>
          <w:i/>
          <w:iCs/>
        </w:rPr>
        <w:t>Future of Air-Conditioning</w:t>
      </w:r>
      <w:r w:rsidRPr="004749BE">
        <w:t>. https://www.enerdata.net/publications/executive-briefing/the-future-air-conditioning-global-demand.html (2019).</w:t>
      </w:r>
    </w:p>
    <w:p w14:paraId="33C8B01F" w14:textId="77777777" w:rsidR="004749BE" w:rsidRPr="004749BE" w:rsidRDefault="004749BE" w:rsidP="004749BE">
      <w:pPr>
        <w:pStyle w:val="Bibliography"/>
      </w:pPr>
      <w:r w:rsidRPr="004749BE">
        <w:lastRenderedPageBreak/>
        <w:t>84.</w:t>
      </w:r>
      <w:r w:rsidRPr="004749BE">
        <w:tab/>
        <w:t xml:space="preserve">Winter Storm Uri. </w:t>
      </w:r>
      <w:r w:rsidRPr="004749BE">
        <w:rPr>
          <w:i/>
          <w:iCs/>
        </w:rPr>
        <w:t>Federal Communications Commission</w:t>
      </w:r>
      <w:r w:rsidRPr="004749BE">
        <w:t xml:space="preserve"> https://www.fcc.gov/uri (2021).</w:t>
      </w:r>
    </w:p>
    <w:p w14:paraId="35196BF4" w14:textId="77777777" w:rsidR="004749BE" w:rsidRPr="004749BE" w:rsidRDefault="004749BE" w:rsidP="004749BE">
      <w:pPr>
        <w:pStyle w:val="Bibliography"/>
      </w:pPr>
      <w:r w:rsidRPr="004749BE">
        <w:t>85.</w:t>
      </w:r>
      <w:r w:rsidRPr="004749BE">
        <w:tab/>
        <w:t xml:space="preserve">Doan, L. How Many Millions Are Without Power in Texas? It’s Impossible to Know for Sure. </w:t>
      </w:r>
      <w:r w:rsidRPr="004749BE">
        <w:rPr>
          <w:i/>
          <w:iCs/>
        </w:rPr>
        <w:t>Time</w:t>
      </w:r>
      <w:r w:rsidRPr="004749BE">
        <w:t xml:space="preserve"> (2021).</w:t>
      </w:r>
    </w:p>
    <w:p w14:paraId="2B4F4F8D" w14:textId="77777777" w:rsidR="004749BE" w:rsidRPr="004749BE" w:rsidRDefault="004749BE" w:rsidP="004749BE">
      <w:pPr>
        <w:pStyle w:val="Bibliography"/>
      </w:pPr>
      <w:r w:rsidRPr="004749BE">
        <w:t>86.</w:t>
      </w:r>
      <w:r w:rsidRPr="004749BE">
        <w:tab/>
        <w:t>Texas uses natural gas for electricity generation and home heating. https://www.eia.gov/todayinenergy/detail.php?id=47116.</w:t>
      </w:r>
    </w:p>
    <w:p w14:paraId="1CAB9AE2" w14:textId="77777777" w:rsidR="004749BE" w:rsidRPr="004749BE" w:rsidRDefault="004749BE" w:rsidP="004749BE">
      <w:pPr>
        <w:pStyle w:val="Bibliography"/>
      </w:pPr>
      <w:r w:rsidRPr="004749BE">
        <w:t>87.</w:t>
      </w:r>
      <w:r w:rsidRPr="004749BE">
        <w:tab/>
        <w:t xml:space="preserve">Subramanian, S. </w:t>
      </w:r>
      <w:r w:rsidRPr="004749BE">
        <w:rPr>
          <w:i/>
          <w:iCs/>
        </w:rPr>
        <w:t>et al.</w:t>
      </w:r>
      <w:r w:rsidRPr="004749BE">
        <w:t xml:space="preserve"> </w:t>
      </w:r>
      <w:r w:rsidRPr="004749BE">
        <w:rPr>
          <w:i/>
          <w:iCs/>
        </w:rPr>
        <w:t>2022 State Energy Efficiency Scorecard</w:t>
      </w:r>
      <w:r w:rsidRPr="004749BE">
        <w:t>. (2022).</w:t>
      </w:r>
    </w:p>
    <w:p w14:paraId="7E618E97" w14:textId="77777777" w:rsidR="004749BE" w:rsidRPr="004749BE" w:rsidRDefault="004749BE" w:rsidP="004749BE">
      <w:pPr>
        <w:pStyle w:val="Bibliography"/>
      </w:pPr>
      <w:r w:rsidRPr="004749BE">
        <w:t>88.</w:t>
      </w:r>
      <w:r w:rsidRPr="004749BE">
        <w:tab/>
      </w:r>
      <w:proofErr w:type="spellStart"/>
      <w:r w:rsidRPr="004749BE">
        <w:t>Hellerstedt</w:t>
      </w:r>
      <w:proofErr w:type="spellEnd"/>
      <w:r w:rsidRPr="004749BE">
        <w:t xml:space="preserve">, J. </w:t>
      </w:r>
      <w:r w:rsidRPr="004749BE">
        <w:rPr>
          <w:i/>
          <w:iCs/>
        </w:rPr>
        <w:t>February 2021 Winter Storm-Related Deaths – Texas</w:t>
      </w:r>
      <w:r w:rsidRPr="004749BE">
        <w:t>. https://www.dshs.texas.gov/news/updates/SMOC_FebWinterStorm_MortalitySurvReport_12-30-21.pdf (2021).</w:t>
      </w:r>
    </w:p>
    <w:p w14:paraId="7FA8236C" w14:textId="77777777" w:rsidR="004749BE" w:rsidRPr="004749BE" w:rsidRDefault="004749BE" w:rsidP="004749BE">
      <w:pPr>
        <w:pStyle w:val="Bibliography"/>
      </w:pPr>
      <w:r w:rsidRPr="004749BE">
        <w:t>89.</w:t>
      </w:r>
      <w:r w:rsidRPr="004749BE">
        <w:tab/>
        <w:t xml:space="preserve">U.S. DOE. </w:t>
      </w:r>
      <w:proofErr w:type="spellStart"/>
      <w:r w:rsidRPr="004749BE">
        <w:t>EnergyPlus</w:t>
      </w:r>
      <w:proofErr w:type="spellEnd"/>
      <w:r w:rsidRPr="004749BE">
        <w:t>. (2022).</w:t>
      </w:r>
    </w:p>
    <w:p w14:paraId="7063EE14" w14:textId="77777777" w:rsidR="004749BE" w:rsidRPr="004749BE" w:rsidRDefault="004749BE" w:rsidP="004749BE">
      <w:pPr>
        <w:pStyle w:val="Bibliography"/>
      </w:pPr>
      <w:r w:rsidRPr="004749BE">
        <w:t>90.</w:t>
      </w:r>
      <w:r w:rsidRPr="004749BE">
        <w:tab/>
        <w:t>Texas Building Permit Data - Texas Real Estate Research Center. https://www.recenter.tamu.edu:443/data/building-permits.</w:t>
      </w:r>
    </w:p>
    <w:p w14:paraId="44B15B3E" w14:textId="77777777" w:rsidR="004749BE" w:rsidRPr="004749BE" w:rsidRDefault="004749BE" w:rsidP="004749BE">
      <w:pPr>
        <w:pStyle w:val="Bibliography"/>
      </w:pPr>
      <w:r w:rsidRPr="004749BE">
        <w:t>91.</w:t>
      </w:r>
      <w:r w:rsidRPr="004749BE">
        <w:tab/>
        <w:t>Texas Section-ASCE. Recommended Practice for the Design of Residential Foundations. (2007).</w:t>
      </w:r>
    </w:p>
    <w:p w14:paraId="63063B9A" w14:textId="77777777" w:rsidR="004749BE" w:rsidRPr="004749BE" w:rsidRDefault="004749BE" w:rsidP="004749BE">
      <w:pPr>
        <w:pStyle w:val="Bibliography"/>
      </w:pPr>
      <w:r w:rsidRPr="004749BE">
        <w:t>92.</w:t>
      </w:r>
      <w:r w:rsidRPr="004749BE">
        <w:tab/>
        <w:t xml:space="preserve">Mendon, V. V. &amp; Taylor, Z. T. </w:t>
      </w:r>
      <w:r w:rsidRPr="004749BE">
        <w:rPr>
          <w:i/>
          <w:iCs/>
        </w:rPr>
        <w:t xml:space="preserve">Development of residential prototype building models and analysis system for large-scale energy efficiency studies using </w:t>
      </w:r>
      <w:proofErr w:type="spellStart"/>
      <w:r w:rsidRPr="004749BE">
        <w:rPr>
          <w:i/>
          <w:iCs/>
        </w:rPr>
        <w:t>EnergyPlus</w:t>
      </w:r>
      <w:proofErr w:type="spellEnd"/>
      <w:r w:rsidRPr="004749BE">
        <w:t>. (2014).</w:t>
      </w:r>
    </w:p>
    <w:p w14:paraId="01297A3C" w14:textId="77777777" w:rsidR="004749BE" w:rsidRPr="004749BE" w:rsidRDefault="004749BE" w:rsidP="004749BE">
      <w:pPr>
        <w:pStyle w:val="Bibliography"/>
      </w:pPr>
      <w:r w:rsidRPr="004749BE">
        <w:t>93.</w:t>
      </w:r>
      <w:r w:rsidRPr="004749BE">
        <w:tab/>
        <w:t>Prototype Building Models | Building Energy Codes Program. https://www.energycodes.gov/prototype-building-models#Residential.</w:t>
      </w:r>
    </w:p>
    <w:p w14:paraId="6987C7F1" w14:textId="3BB1C9FF" w:rsidR="00B54898" w:rsidRPr="00B54898" w:rsidDel="00306945" w:rsidRDefault="00306945" w:rsidP="00306945">
      <w:pPr>
        <w:spacing w:before="120" w:after="120" w:line="240" w:lineRule="auto"/>
        <w:rPr>
          <w:del w:id="99" w:author="Arfa Aijazi" w:date="2023-05-19T02:42:00Z"/>
        </w:rPr>
        <w:pPrChange w:id="100" w:author="Arfa Aijazi" w:date="2023-05-19T02:42:00Z">
          <w:pPr>
            <w:spacing w:before="120" w:after="120" w:line="240" w:lineRule="auto"/>
            <w:ind w:left="426" w:hanging="426"/>
          </w:pPr>
        </w:pPrChange>
      </w:pPr>
      <w:r>
        <w:fldChar w:fldCharType="end"/>
      </w:r>
      <w:del w:id="101" w:author="Arfa Aijazi" w:date="2023-05-19T02:42:00Z">
        <w:r w:rsidR="00B54898" w:rsidRPr="00B54898" w:rsidDel="00306945">
          <w:delText>1.</w:delText>
        </w:r>
        <w:r w:rsidR="00B54898" w:rsidRPr="00B54898" w:rsidDel="00306945">
          <w:tab/>
          <w:delText>Cappuccio, F. P., Cooper, D., D’Elia, L., Strazzullo, P. &amp; Miller, M. A. Sleep duration predicts cardiovascular outcomes: a systematic review and meta-analysis of prospective studies. Eur. Heart J. 32, 1484–1492 (2011).</w:delText>
        </w:r>
      </w:del>
    </w:p>
    <w:p w14:paraId="190E4CBC" w14:textId="5660FC18" w:rsidR="00B54898" w:rsidRPr="00B54898" w:rsidDel="00306945" w:rsidRDefault="00B54898" w:rsidP="00306945">
      <w:pPr>
        <w:spacing w:before="120" w:after="120" w:line="240" w:lineRule="auto"/>
        <w:rPr>
          <w:del w:id="102" w:author="Arfa Aijazi" w:date="2023-05-19T02:42:00Z"/>
        </w:rPr>
        <w:pPrChange w:id="103" w:author="Arfa Aijazi" w:date="2023-05-19T02:42:00Z">
          <w:pPr>
            <w:spacing w:before="120" w:after="120" w:line="240" w:lineRule="auto"/>
            <w:ind w:left="426" w:hanging="426"/>
          </w:pPr>
        </w:pPrChange>
      </w:pPr>
      <w:del w:id="104" w:author="Arfa Aijazi" w:date="2023-05-19T02:42:00Z">
        <w:r w:rsidRPr="00B54898" w:rsidDel="00306945">
          <w:delText>2.</w:delText>
        </w:r>
        <w:r w:rsidRPr="00B54898" w:rsidDel="00306945">
          <w:tab/>
          <w:delText>Gottlieb, D. J. et al. Association of Sleep Time With Diabetes Mellitus and Impaired Glucose Tolerance. Arch. Intern. Med. 165, 863–867 (2005).</w:delText>
        </w:r>
      </w:del>
    </w:p>
    <w:p w14:paraId="54A27627" w14:textId="3E747AAB" w:rsidR="00B54898" w:rsidRPr="00B54898" w:rsidDel="00306945" w:rsidRDefault="00B54898" w:rsidP="00306945">
      <w:pPr>
        <w:spacing w:before="120" w:after="120" w:line="240" w:lineRule="auto"/>
        <w:rPr>
          <w:del w:id="105" w:author="Arfa Aijazi" w:date="2023-05-19T02:42:00Z"/>
        </w:rPr>
        <w:pPrChange w:id="106" w:author="Arfa Aijazi" w:date="2023-05-19T02:42:00Z">
          <w:pPr>
            <w:spacing w:before="120" w:after="120" w:line="240" w:lineRule="auto"/>
            <w:ind w:left="426" w:hanging="426"/>
          </w:pPr>
        </w:pPrChange>
      </w:pPr>
      <w:del w:id="107" w:author="Arfa Aijazi" w:date="2023-05-19T02:42:00Z">
        <w:r w:rsidRPr="00B54898" w:rsidDel="00306945">
          <w:delText>3.</w:delText>
        </w:r>
        <w:r w:rsidRPr="00B54898" w:rsidDel="00306945">
          <w:tab/>
          <w:delText>Knutson, K. L. &amp; Van Cauter, E. Associations between sleep loss and increased risk of obesity and diabetes. Ann. N. Y. Acad. Sci. 1129, 287–304 (2008).</w:delText>
        </w:r>
      </w:del>
    </w:p>
    <w:p w14:paraId="779B964C" w14:textId="52F1A08B" w:rsidR="00B54898" w:rsidRPr="00B54898" w:rsidDel="00306945" w:rsidRDefault="00B54898" w:rsidP="00306945">
      <w:pPr>
        <w:spacing w:before="120" w:after="120" w:line="240" w:lineRule="auto"/>
        <w:rPr>
          <w:del w:id="108" w:author="Arfa Aijazi" w:date="2023-05-19T02:42:00Z"/>
        </w:rPr>
        <w:pPrChange w:id="109" w:author="Arfa Aijazi" w:date="2023-05-19T02:42:00Z">
          <w:pPr>
            <w:spacing w:before="120" w:after="120" w:line="240" w:lineRule="auto"/>
            <w:ind w:left="426" w:hanging="426"/>
          </w:pPr>
        </w:pPrChange>
      </w:pPr>
      <w:del w:id="110" w:author="Arfa Aijazi" w:date="2023-05-19T02:42:00Z">
        <w:r w:rsidRPr="00B54898" w:rsidDel="00306945">
          <w:delText>4.</w:delText>
        </w:r>
        <w:r w:rsidRPr="00B54898" w:rsidDel="00306945">
          <w:tab/>
          <w:delText>Baglioni, C. et al. Insomnia as a predictor of depression: a meta-analytic evaluation of longitudinal epidemiological studies. J. Affect. Disord. 135, 10–19 (2011).</w:delText>
        </w:r>
      </w:del>
    </w:p>
    <w:p w14:paraId="26E1E389" w14:textId="5959A6E7" w:rsidR="00B54898" w:rsidRPr="00B54898" w:rsidDel="00306945" w:rsidRDefault="00B54898" w:rsidP="00306945">
      <w:pPr>
        <w:spacing w:before="120" w:after="120" w:line="240" w:lineRule="auto"/>
        <w:rPr>
          <w:del w:id="111" w:author="Arfa Aijazi" w:date="2023-05-19T02:42:00Z"/>
        </w:rPr>
        <w:pPrChange w:id="112" w:author="Arfa Aijazi" w:date="2023-05-19T02:42:00Z">
          <w:pPr>
            <w:spacing w:before="120" w:after="120" w:line="240" w:lineRule="auto"/>
            <w:ind w:left="426" w:hanging="426"/>
          </w:pPr>
        </w:pPrChange>
      </w:pPr>
      <w:del w:id="113" w:author="Arfa Aijazi" w:date="2023-05-19T02:42:00Z">
        <w:r w:rsidRPr="00B54898" w:rsidDel="00306945">
          <w:delText>5.</w:delText>
        </w:r>
        <w:r w:rsidRPr="00B54898" w:rsidDel="00306945">
          <w:tab/>
          <w:delText>Stickgold, R. A memory boost while you sleep. Nature 444, 559–560 (2006).</w:delText>
        </w:r>
      </w:del>
    </w:p>
    <w:p w14:paraId="42E2D769" w14:textId="3BCC2991" w:rsidR="00B54898" w:rsidRPr="00B54898" w:rsidDel="00306945" w:rsidRDefault="00B54898" w:rsidP="00306945">
      <w:pPr>
        <w:spacing w:before="120" w:after="120" w:line="240" w:lineRule="auto"/>
        <w:rPr>
          <w:del w:id="114" w:author="Arfa Aijazi" w:date="2023-05-19T02:42:00Z"/>
        </w:rPr>
        <w:pPrChange w:id="115" w:author="Arfa Aijazi" w:date="2023-05-19T02:42:00Z">
          <w:pPr>
            <w:spacing w:before="120" w:after="120" w:line="240" w:lineRule="auto"/>
            <w:ind w:left="426" w:hanging="426"/>
          </w:pPr>
        </w:pPrChange>
      </w:pPr>
      <w:del w:id="116" w:author="Arfa Aijazi" w:date="2023-05-19T02:42:00Z">
        <w:r w:rsidRPr="00B54898" w:rsidDel="00306945">
          <w:delText>6.</w:delText>
        </w:r>
        <w:r w:rsidRPr="00B54898" w:rsidDel="00306945">
          <w:tab/>
          <w:delText>Xie, L. et al. Sleep Drives Metabolite Clearance from the Adult Brain. Science 342, 373–377 (2013).</w:delText>
        </w:r>
      </w:del>
    </w:p>
    <w:p w14:paraId="136EAC6A" w14:textId="1026536F" w:rsidR="00B54898" w:rsidRPr="00B54898" w:rsidDel="00306945" w:rsidRDefault="00B54898" w:rsidP="00306945">
      <w:pPr>
        <w:spacing w:before="120" w:after="120" w:line="240" w:lineRule="auto"/>
        <w:rPr>
          <w:del w:id="117" w:author="Arfa Aijazi" w:date="2023-05-19T02:42:00Z"/>
        </w:rPr>
        <w:pPrChange w:id="118" w:author="Arfa Aijazi" w:date="2023-05-19T02:42:00Z">
          <w:pPr>
            <w:spacing w:before="120" w:after="120" w:line="240" w:lineRule="auto"/>
            <w:ind w:left="426" w:hanging="426"/>
          </w:pPr>
        </w:pPrChange>
      </w:pPr>
      <w:del w:id="119" w:author="Arfa Aijazi" w:date="2023-05-19T02:42:00Z">
        <w:r w:rsidRPr="00B54898" w:rsidDel="00306945">
          <w:delText>7.</w:delText>
        </w:r>
        <w:r w:rsidRPr="00B54898" w:rsidDel="00306945">
          <w:tab/>
          <w:delText>Alhola, P. &amp; Polo-Kantola, P. Sleep deprivation: Impact on cognitive performance. Neuropsychiatr. Dis. Treat. 3, 553–567 (2007).</w:delText>
        </w:r>
      </w:del>
    </w:p>
    <w:p w14:paraId="17D92D1C" w14:textId="3972EC3E" w:rsidR="00B54898" w:rsidRPr="00B54898" w:rsidDel="00306945" w:rsidRDefault="00B54898" w:rsidP="00306945">
      <w:pPr>
        <w:spacing w:before="120" w:after="120" w:line="240" w:lineRule="auto"/>
        <w:rPr>
          <w:del w:id="120" w:author="Arfa Aijazi" w:date="2023-05-19T02:42:00Z"/>
        </w:rPr>
        <w:pPrChange w:id="121" w:author="Arfa Aijazi" w:date="2023-05-19T02:42:00Z">
          <w:pPr>
            <w:spacing w:before="120" w:after="120" w:line="240" w:lineRule="auto"/>
            <w:ind w:left="426" w:hanging="426"/>
          </w:pPr>
        </w:pPrChange>
      </w:pPr>
      <w:del w:id="122" w:author="Arfa Aijazi" w:date="2023-05-19T02:42:00Z">
        <w:r w:rsidRPr="00B54898" w:rsidDel="00306945">
          <w:delText>8.</w:delText>
        </w:r>
        <w:r w:rsidRPr="00B54898" w:rsidDel="00306945">
          <w:tab/>
          <w:delText>Lan, L., Tsuzuki, K., Liu, Y. F. &amp; Lian, Z. W. Thermal environment and sleep quality: A review. Energy Build. 149, 101–113 (2017).</w:delText>
        </w:r>
      </w:del>
    </w:p>
    <w:p w14:paraId="01A45368" w14:textId="4EEC409D" w:rsidR="00B54898" w:rsidRPr="00B54898" w:rsidDel="00306945" w:rsidRDefault="00B54898" w:rsidP="00306945">
      <w:pPr>
        <w:spacing w:before="120" w:after="120" w:line="240" w:lineRule="auto"/>
        <w:rPr>
          <w:del w:id="123" w:author="Arfa Aijazi" w:date="2023-05-19T02:42:00Z"/>
        </w:rPr>
        <w:pPrChange w:id="124" w:author="Arfa Aijazi" w:date="2023-05-19T02:42:00Z">
          <w:pPr>
            <w:spacing w:before="120" w:after="120" w:line="240" w:lineRule="auto"/>
            <w:ind w:left="426" w:hanging="426"/>
          </w:pPr>
        </w:pPrChange>
      </w:pPr>
      <w:del w:id="125" w:author="Arfa Aijazi" w:date="2023-05-19T02:42:00Z">
        <w:r w:rsidRPr="00B54898" w:rsidDel="00306945">
          <w:delText>9.</w:delText>
        </w:r>
        <w:r w:rsidRPr="00B54898" w:rsidDel="00306945">
          <w:tab/>
          <w:delText>Xiong, J., Lan, L., Lian, Z. &amp; De dear, R. Associations of bedroom temperature and ventilation with sleep quality. Sci. Technol. Built Environ. 26, 1274–1284 (2020).</w:delText>
        </w:r>
      </w:del>
    </w:p>
    <w:p w14:paraId="18207428" w14:textId="354B884F" w:rsidR="00B54898" w:rsidRPr="00B54898" w:rsidDel="00306945" w:rsidRDefault="00B54898" w:rsidP="00306945">
      <w:pPr>
        <w:spacing w:before="120" w:after="120" w:line="240" w:lineRule="auto"/>
        <w:rPr>
          <w:del w:id="126" w:author="Arfa Aijazi" w:date="2023-05-19T02:42:00Z"/>
        </w:rPr>
        <w:pPrChange w:id="127" w:author="Arfa Aijazi" w:date="2023-05-19T02:42:00Z">
          <w:pPr>
            <w:spacing w:before="120" w:after="120" w:line="240" w:lineRule="auto"/>
            <w:ind w:left="426" w:hanging="426"/>
          </w:pPr>
        </w:pPrChange>
      </w:pPr>
      <w:del w:id="128" w:author="Arfa Aijazi" w:date="2023-05-19T02:42:00Z">
        <w:r w:rsidRPr="00B54898" w:rsidDel="00306945">
          <w:delText>10.</w:delText>
        </w:r>
        <w:r w:rsidRPr="00B54898" w:rsidDel="00306945">
          <w:tab/>
          <w:delText>Okamoto-Mizuno, K., Mizuno, K., Michie, S., Maeda, A. &amp; Iizuka, S. Effects of thermal environment on sleep and circadian rhythm. J. Physiol. Anthropol. 31, 14 (2012).</w:delText>
        </w:r>
      </w:del>
    </w:p>
    <w:p w14:paraId="3014DEED" w14:textId="6C54B7E8" w:rsidR="00B54898" w:rsidRPr="00B54898" w:rsidDel="00306945" w:rsidRDefault="00B54898" w:rsidP="00306945">
      <w:pPr>
        <w:spacing w:before="120" w:after="120" w:line="240" w:lineRule="auto"/>
        <w:rPr>
          <w:del w:id="129" w:author="Arfa Aijazi" w:date="2023-05-19T02:42:00Z"/>
        </w:rPr>
        <w:pPrChange w:id="130" w:author="Arfa Aijazi" w:date="2023-05-19T02:42:00Z">
          <w:pPr>
            <w:spacing w:before="120" w:after="120" w:line="240" w:lineRule="auto"/>
            <w:ind w:left="426" w:hanging="426"/>
          </w:pPr>
        </w:pPrChange>
      </w:pPr>
      <w:del w:id="131" w:author="Arfa Aijazi" w:date="2023-05-19T02:42:00Z">
        <w:r w:rsidRPr="00B54898" w:rsidDel="00306945">
          <w:delText>11.</w:delText>
        </w:r>
        <w:r w:rsidRPr="00B54898" w:rsidDel="00306945">
          <w:tab/>
          <w:delText xml:space="preserve">Okamoto-Mizuno, K. Effects of Humid Heat Exposure on Human Sleep Stages and Body Temperature. Sleep (1999) </w:delText>
        </w:r>
        <w:commentRangeStart w:id="132"/>
        <w:r w:rsidRPr="00B54898" w:rsidDel="00306945">
          <w:delText>doi:10.1093/sleep/22.6.767.</w:delText>
        </w:r>
        <w:commentRangeEnd w:id="132"/>
        <w:r w:rsidR="00D56AFD" w:rsidDel="00306945">
          <w:rPr>
            <w:rStyle w:val="CommentReference"/>
          </w:rPr>
          <w:commentReference w:id="132"/>
        </w:r>
      </w:del>
    </w:p>
    <w:p w14:paraId="2BB8F883" w14:textId="0932B39E" w:rsidR="00B54898" w:rsidRPr="00B54898" w:rsidDel="00306945" w:rsidRDefault="00B54898" w:rsidP="00306945">
      <w:pPr>
        <w:spacing w:before="120" w:after="120" w:line="240" w:lineRule="auto"/>
        <w:rPr>
          <w:del w:id="133" w:author="Arfa Aijazi" w:date="2023-05-19T02:42:00Z"/>
        </w:rPr>
        <w:pPrChange w:id="134" w:author="Arfa Aijazi" w:date="2023-05-19T02:42:00Z">
          <w:pPr>
            <w:spacing w:before="120" w:after="120" w:line="240" w:lineRule="auto"/>
            <w:ind w:left="426" w:hanging="426"/>
          </w:pPr>
        </w:pPrChange>
      </w:pPr>
      <w:del w:id="135" w:author="Arfa Aijazi" w:date="2023-05-19T02:42:00Z">
        <w:r w:rsidRPr="00B54898" w:rsidDel="00306945">
          <w:delText>12.</w:delText>
        </w:r>
        <w:r w:rsidRPr="00B54898" w:rsidDel="00306945">
          <w:tab/>
          <w:delText>Okamoto-Mizuno, K., Tsuzuki, K., Mizuno, K. &amp; Ohshiro, Y. Effects of low ambient temperature on heart rate variability during sleep in humans. Eur. J. Appl. Physiol. 105, 191 (2008).</w:delText>
        </w:r>
      </w:del>
    </w:p>
    <w:p w14:paraId="72228394" w14:textId="100982AB" w:rsidR="00B54898" w:rsidRPr="00B54898" w:rsidDel="00306945" w:rsidRDefault="00B54898" w:rsidP="00306945">
      <w:pPr>
        <w:spacing w:before="120" w:after="120" w:line="240" w:lineRule="auto"/>
        <w:rPr>
          <w:del w:id="136" w:author="Arfa Aijazi" w:date="2023-05-19T02:42:00Z"/>
        </w:rPr>
        <w:pPrChange w:id="137" w:author="Arfa Aijazi" w:date="2023-05-19T02:42:00Z">
          <w:pPr>
            <w:spacing w:before="120" w:after="120" w:line="240" w:lineRule="auto"/>
            <w:ind w:left="426" w:hanging="426"/>
          </w:pPr>
        </w:pPrChange>
      </w:pPr>
      <w:del w:id="138" w:author="Arfa Aijazi" w:date="2023-05-19T02:42:00Z">
        <w:r w:rsidRPr="00B54898" w:rsidDel="00306945">
          <w:delText>13.</w:delText>
        </w:r>
        <w:r w:rsidRPr="00B54898" w:rsidDel="00306945">
          <w:tab/>
          <w:delText>Willich, S. N. et al. Increased morning incidence of myocardial infarction in the ISAM Study: absence with prior beta-adrenergic blockade. ISAM Study Group. Circulation 80, 853–858 (1989).</w:delText>
        </w:r>
      </w:del>
    </w:p>
    <w:p w14:paraId="311EBFFD" w14:textId="3E13247E" w:rsidR="00B54898" w:rsidRPr="00B54898" w:rsidDel="00306945" w:rsidRDefault="00B54898" w:rsidP="00306945">
      <w:pPr>
        <w:spacing w:before="120" w:after="120" w:line="240" w:lineRule="auto"/>
        <w:rPr>
          <w:del w:id="139" w:author="Arfa Aijazi" w:date="2023-05-19T02:42:00Z"/>
        </w:rPr>
        <w:pPrChange w:id="140" w:author="Arfa Aijazi" w:date="2023-05-19T02:42:00Z">
          <w:pPr>
            <w:spacing w:before="120" w:after="120" w:line="240" w:lineRule="auto"/>
            <w:ind w:left="426" w:hanging="426"/>
          </w:pPr>
        </w:pPrChange>
      </w:pPr>
      <w:del w:id="141" w:author="Arfa Aijazi" w:date="2023-05-19T02:42:00Z">
        <w:r w:rsidRPr="00B54898" w:rsidDel="00306945">
          <w:delText>14.</w:delText>
        </w:r>
        <w:r w:rsidRPr="00B54898" w:rsidDel="00306945">
          <w:tab/>
          <w:delText>Sheth, T., Nair, C., Muller, J. &amp; Yusuf, S. Increased winter mortality from acute myocardial infarction and stroke: the effect of age. J. Am. Coll. Cardiol. 33, 1916–1919 (1999).</w:delText>
        </w:r>
      </w:del>
    </w:p>
    <w:p w14:paraId="03B8087B" w14:textId="67058053" w:rsidR="00B54898" w:rsidRPr="00B54898" w:rsidDel="00306945" w:rsidRDefault="00B54898" w:rsidP="00306945">
      <w:pPr>
        <w:spacing w:before="120" w:after="120" w:line="240" w:lineRule="auto"/>
        <w:rPr>
          <w:del w:id="142" w:author="Arfa Aijazi" w:date="2023-05-19T02:42:00Z"/>
        </w:rPr>
        <w:pPrChange w:id="143" w:author="Arfa Aijazi" w:date="2023-05-19T02:42:00Z">
          <w:pPr>
            <w:spacing w:before="120" w:after="120" w:line="240" w:lineRule="auto"/>
            <w:ind w:left="426" w:hanging="426"/>
          </w:pPr>
        </w:pPrChange>
      </w:pPr>
      <w:del w:id="144" w:author="Arfa Aijazi" w:date="2023-05-19T02:42:00Z">
        <w:r w:rsidRPr="00B54898" w:rsidDel="00306945">
          <w:delText>15.</w:delText>
        </w:r>
        <w:r w:rsidRPr="00B54898" w:rsidDel="00306945">
          <w:tab/>
          <w:delText>Nicol, F. The Limits of Thermal Comfort: Avoiding Overheating in European Buildings: CIBSE TM52, 2013. (CIBSE, 2013).</w:delText>
        </w:r>
      </w:del>
    </w:p>
    <w:p w14:paraId="462A19AB" w14:textId="2A234341" w:rsidR="00B54898" w:rsidRPr="00B54898" w:rsidDel="00306945" w:rsidRDefault="00B54898" w:rsidP="00306945">
      <w:pPr>
        <w:spacing w:before="120" w:after="120" w:line="240" w:lineRule="auto"/>
        <w:rPr>
          <w:del w:id="145" w:author="Arfa Aijazi" w:date="2023-05-19T02:42:00Z"/>
        </w:rPr>
        <w:pPrChange w:id="146" w:author="Arfa Aijazi" w:date="2023-05-19T02:42:00Z">
          <w:pPr>
            <w:spacing w:before="120" w:after="120" w:line="240" w:lineRule="auto"/>
            <w:ind w:left="426" w:hanging="426"/>
          </w:pPr>
        </w:pPrChange>
      </w:pPr>
      <w:del w:id="147" w:author="Arfa Aijazi" w:date="2023-05-19T02:42:00Z">
        <w:r w:rsidRPr="00B54898" w:rsidDel="00306945">
          <w:delText>16.</w:delText>
        </w:r>
        <w:r w:rsidRPr="00B54898" w:rsidDel="00306945">
          <w:tab/>
          <w:delText>Nicol, F. Temperature and sleep. Energy Build. 204, 109516 (2019).</w:delText>
        </w:r>
      </w:del>
    </w:p>
    <w:p w14:paraId="58279DCB" w14:textId="0AFE9AE9" w:rsidR="00B54898" w:rsidRPr="00B54898" w:rsidDel="00306945" w:rsidRDefault="00B54898" w:rsidP="00306945">
      <w:pPr>
        <w:spacing w:before="120" w:after="120" w:line="240" w:lineRule="auto"/>
        <w:rPr>
          <w:del w:id="148" w:author="Arfa Aijazi" w:date="2023-05-19T02:42:00Z"/>
        </w:rPr>
        <w:pPrChange w:id="149" w:author="Arfa Aijazi" w:date="2023-05-19T02:42:00Z">
          <w:pPr>
            <w:spacing w:before="120" w:after="120" w:line="240" w:lineRule="auto"/>
            <w:ind w:left="426" w:hanging="426"/>
          </w:pPr>
        </w:pPrChange>
      </w:pPr>
      <w:del w:id="150" w:author="Arfa Aijazi" w:date="2023-05-19T02:42:00Z">
        <w:r w:rsidRPr="00B54898" w:rsidDel="00306945">
          <w:delText>17.</w:delText>
        </w:r>
        <w:r w:rsidRPr="00B54898" w:rsidDel="00306945">
          <w:tab/>
          <w:delText>Lomas, K. J. et al. Dwelling and household characteristics’ influence on reported and measured summertime overheating: A glimpse of a mild climate in the 2050’s. Build. Environ. 201, 107986 (2021).</w:delText>
        </w:r>
      </w:del>
    </w:p>
    <w:p w14:paraId="02DD6B70" w14:textId="69349004" w:rsidR="00B54898" w:rsidRPr="00B54898" w:rsidDel="00306945" w:rsidRDefault="00B54898" w:rsidP="00306945">
      <w:pPr>
        <w:spacing w:before="120" w:after="120" w:line="240" w:lineRule="auto"/>
        <w:rPr>
          <w:del w:id="151" w:author="Arfa Aijazi" w:date="2023-05-19T02:42:00Z"/>
        </w:rPr>
        <w:pPrChange w:id="152" w:author="Arfa Aijazi" w:date="2023-05-19T02:42:00Z">
          <w:pPr>
            <w:spacing w:before="120" w:after="120" w:line="240" w:lineRule="auto"/>
            <w:ind w:left="426" w:hanging="426"/>
          </w:pPr>
        </w:pPrChange>
      </w:pPr>
      <w:del w:id="153" w:author="Arfa Aijazi" w:date="2023-05-19T02:42:00Z">
        <w:r w:rsidRPr="00B54898" w:rsidDel="00306945">
          <w:delText>18.</w:delText>
        </w:r>
        <w:r w:rsidRPr="00B54898" w:rsidDel="00306945">
          <w:tab/>
          <w:delText>WHO Regional office for Europe. Public Health Advice on preventing health effects of heat: New and updated information for different audiences. https://www.who.int/publications-detail-redirect/WHO-EURO-2011-2510-42266-58691 (2011).</w:delText>
        </w:r>
      </w:del>
    </w:p>
    <w:p w14:paraId="036F5061" w14:textId="33B633B6" w:rsidR="00B54898" w:rsidRPr="00B54898" w:rsidDel="00306945" w:rsidRDefault="00B54898" w:rsidP="00306945">
      <w:pPr>
        <w:spacing w:before="120" w:after="120" w:line="240" w:lineRule="auto"/>
        <w:rPr>
          <w:del w:id="154" w:author="Arfa Aijazi" w:date="2023-05-19T02:42:00Z"/>
        </w:rPr>
        <w:pPrChange w:id="155" w:author="Arfa Aijazi" w:date="2023-05-19T02:42:00Z">
          <w:pPr>
            <w:spacing w:before="120" w:after="120" w:line="240" w:lineRule="auto"/>
            <w:ind w:left="426" w:hanging="426"/>
          </w:pPr>
        </w:pPrChange>
      </w:pPr>
      <w:del w:id="156" w:author="Arfa Aijazi" w:date="2023-05-19T02:42:00Z">
        <w:r w:rsidRPr="00B54898" w:rsidDel="00306945">
          <w:delText>19.</w:delText>
        </w:r>
        <w:r w:rsidRPr="00B54898" w:rsidDel="00306945">
          <w:tab/>
          <w:delText>CDC. Keep Your Cool in Hot Weather! Centers for Disease Control and Prevention https://www.cdc.gov/nceh/features/extremeheat/index.html (2022).</w:delText>
        </w:r>
      </w:del>
    </w:p>
    <w:p w14:paraId="606B3E8E" w14:textId="18A0B057" w:rsidR="00B54898" w:rsidRPr="00B54898" w:rsidDel="00306945" w:rsidRDefault="00B54898" w:rsidP="00306945">
      <w:pPr>
        <w:spacing w:before="120" w:after="120" w:line="240" w:lineRule="auto"/>
        <w:rPr>
          <w:del w:id="157" w:author="Arfa Aijazi" w:date="2023-05-19T02:42:00Z"/>
        </w:rPr>
        <w:pPrChange w:id="158" w:author="Arfa Aijazi" w:date="2023-05-19T02:42:00Z">
          <w:pPr>
            <w:spacing w:before="120" w:after="120" w:line="240" w:lineRule="auto"/>
            <w:ind w:left="426" w:hanging="426"/>
          </w:pPr>
        </w:pPrChange>
      </w:pPr>
      <w:del w:id="159" w:author="Arfa Aijazi" w:date="2023-05-19T02:42:00Z">
        <w:r w:rsidRPr="00B54898" w:rsidDel="00306945">
          <w:delText>20.</w:delText>
        </w:r>
        <w:r w:rsidRPr="00B54898" w:rsidDel="00306945">
          <w:tab/>
          <w:delText>NHS. Heatwave: how to cope in hot weather. nhs.uk https://www.nhs.uk/live-well/seasonal-health/heatwave-how-to-cope-in-hot-weather/ (2022).</w:delText>
        </w:r>
      </w:del>
    </w:p>
    <w:p w14:paraId="0D4BA998" w14:textId="6C42D2B0" w:rsidR="00B54898" w:rsidRPr="00B54898" w:rsidDel="00306945" w:rsidRDefault="00B54898" w:rsidP="00306945">
      <w:pPr>
        <w:spacing w:before="120" w:after="120" w:line="240" w:lineRule="auto"/>
        <w:rPr>
          <w:del w:id="160" w:author="Arfa Aijazi" w:date="2023-05-19T02:42:00Z"/>
        </w:rPr>
        <w:pPrChange w:id="161" w:author="Arfa Aijazi" w:date="2023-05-19T02:42:00Z">
          <w:pPr>
            <w:spacing w:before="120" w:after="120" w:line="240" w:lineRule="auto"/>
            <w:ind w:left="426" w:hanging="426"/>
          </w:pPr>
        </w:pPrChange>
      </w:pPr>
      <w:del w:id="162" w:author="Arfa Aijazi" w:date="2023-05-19T02:42:00Z">
        <w:r w:rsidRPr="00B54898" w:rsidDel="00306945">
          <w:delText>21.</w:delText>
        </w:r>
        <w:r w:rsidRPr="00B54898" w:rsidDel="00306945">
          <w:tab/>
          <w:delText>Government of Canada, H. Extreme heat events: How to protect yourself from the health effects of extreme heat. https://www.canada.ca/en/health-canada/services/climate-change-health/extreme-heat/how-protect-yourself.html (2022).</w:delText>
        </w:r>
      </w:del>
    </w:p>
    <w:p w14:paraId="2AB5D282" w14:textId="4F9BD6A4" w:rsidR="00B54898" w:rsidRPr="00B54898" w:rsidDel="00306945" w:rsidRDefault="00B54898" w:rsidP="00306945">
      <w:pPr>
        <w:spacing w:before="120" w:after="120" w:line="240" w:lineRule="auto"/>
        <w:rPr>
          <w:del w:id="163" w:author="Arfa Aijazi" w:date="2023-05-19T02:42:00Z"/>
        </w:rPr>
        <w:pPrChange w:id="164" w:author="Arfa Aijazi" w:date="2023-05-19T02:42:00Z">
          <w:pPr>
            <w:spacing w:before="120" w:after="120" w:line="240" w:lineRule="auto"/>
            <w:ind w:left="426" w:hanging="426"/>
          </w:pPr>
        </w:pPrChange>
      </w:pPr>
      <w:del w:id="165" w:author="Arfa Aijazi" w:date="2023-05-19T02:42:00Z">
        <w:r w:rsidRPr="00B54898" w:rsidDel="00306945">
          <w:delText>22.</w:delText>
        </w:r>
        <w:r w:rsidRPr="00B54898" w:rsidDel="00306945">
          <w:tab/>
          <w:delText>U.S. CDC. When the Power Goes Out. Centers for Disease Control and Prevention (CDC) | Natural Disasters and Severe Weather https://www.cdc.gov/disasters/poweroutage/needtoknow.html (2021).</w:delText>
        </w:r>
      </w:del>
    </w:p>
    <w:p w14:paraId="1C59981A" w14:textId="403C2286" w:rsidR="00B54898" w:rsidRPr="00B54898" w:rsidDel="00306945" w:rsidRDefault="00B54898" w:rsidP="00306945">
      <w:pPr>
        <w:spacing w:before="120" w:after="120" w:line="240" w:lineRule="auto"/>
        <w:rPr>
          <w:del w:id="166" w:author="Arfa Aijazi" w:date="2023-05-19T02:42:00Z"/>
        </w:rPr>
        <w:pPrChange w:id="167" w:author="Arfa Aijazi" w:date="2023-05-19T02:42:00Z">
          <w:pPr>
            <w:spacing w:before="120" w:after="120" w:line="240" w:lineRule="auto"/>
            <w:ind w:left="426" w:hanging="426"/>
          </w:pPr>
        </w:pPrChange>
      </w:pPr>
      <w:del w:id="168" w:author="Arfa Aijazi" w:date="2023-05-19T02:42:00Z">
        <w:r w:rsidRPr="00B54898" w:rsidDel="00306945">
          <w:delText>23.</w:delText>
        </w:r>
        <w:r w:rsidRPr="00B54898" w:rsidDel="00306945">
          <w:tab/>
          <w:delText>MI State Police. Winter Power Outage Tips. MIReady https://www.michigan.gov/miready/be-informed/winter-prep/winter-power-outage-tips.</w:delText>
        </w:r>
      </w:del>
    </w:p>
    <w:p w14:paraId="342CCCE0" w14:textId="780B8DBB" w:rsidR="00B54898" w:rsidRPr="00B54898" w:rsidDel="00306945" w:rsidRDefault="00B54898" w:rsidP="00306945">
      <w:pPr>
        <w:spacing w:before="120" w:after="120" w:line="240" w:lineRule="auto"/>
        <w:rPr>
          <w:del w:id="169" w:author="Arfa Aijazi" w:date="2023-05-19T02:42:00Z"/>
        </w:rPr>
        <w:pPrChange w:id="170" w:author="Arfa Aijazi" w:date="2023-05-19T02:42:00Z">
          <w:pPr>
            <w:spacing w:before="120" w:after="120" w:line="240" w:lineRule="auto"/>
            <w:ind w:left="426" w:hanging="426"/>
          </w:pPr>
        </w:pPrChange>
      </w:pPr>
      <w:del w:id="171" w:author="Arfa Aijazi" w:date="2023-05-19T02:42:00Z">
        <w:r w:rsidRPr="00B54898" w:rsidDel="00306945">
          <w:delText>24.</w:delText>
        </w:r>
        <w:r w:rsidRPr="00B54898" w:rsidDel="00306945">
          <w:tab/>
          <w:delText>Barreca, A., Clay, K., Deschenes, O., Greenstone, M. &amp; Shapiro, J. S. Adapting to Climate Change: The Remarkable Decline in the US Temperature-Mortality Relationship over the Twentieth Century. J. Polit. Econ. 124, 105–159 (2016).</w:delText>
        </w:r>
      </w:del>
    </w:p>
    <w:p w14:paraId="35BC8664" w14:textId="1DBDFE93" w:rsidR="00B54898" w:rsidRPr="00B54898" w:rsidDel="00306945" w:rsidRDefault="00B54898" w:rsidP="00306945">
      <w:pPr>
        <w:spacing w:before="120" w:after="120" w:line="240" w:lineRule="auto"/>
        <w:rPr>
          <w:del w:id="172" w:author="Arfa Aijazi" w:date="2023-05-19T02:42:00Z"/>
        </w:rPr>
        <w:pPrChange w:id="173" w:author="Arfa Aijazi" w:date="2023-05-19T02:42:00Z">
          <w:pPr>
            <w:spacing w:before="120" w:after="120" w:line="240" w:lineRule="auto"/>
            <w:ind w:left="426" w:hanging="426"/>
          </w:pPr>
        </w:pPrChange>
      </w:pPr>
      <w:del w:id="174" w:author="Arfa Aijazi" w:date="2023-05-19T02:42:00Z">
        <w:r w:rsidRPr="00B54898" w:rsidDel="00306945">
          <w:delText>25.</w:delText>
        </w:r>
        <w:r w:rsidRPr="00B54898" w:rsidDel="00306945">
          <w:tab/>
          <w:delText>EIA. 2020 RECS Survey Data. https://www.eia.gov/consumption/residential/data/2020/ (2022).</w:delText>
        </w:r>
      </w:del>
    </w:p>
    <w:p w14:paraId="1C7C7C14" w14:textId="3F5CA670" w:rsidR="00B54898" w:rsidRPr="00B54898" w:rsidDel="00306945" w:rsidRDefault="00B54898" w:rsidP="00306945">
      <w:pPr>
        <w:spacing w:before="120" w:after="120" w:line="240" w:lineRule="auto"/>
        <w:rPr>
          <w:del w:id="175" w:author="Arfa Aijazi" w:date="2023-05-19T02:42:00Z"/>
        </w:rPr>
        <w:pPrChange w:id="176" w:author="Arfa Aijazi" w:date="2023-05-19T02:42:00Z">
          <w:pPr>
            <w:spacing w:before="120" w:after="120" w:line="240" w:lineRule="auto"/>
            <w:ind w:left="426" w:hanging="426"/>
          </w:pPr>
        </w:pPrChange>
      </w:pPr>
      <w:del w:id="177" w:author="Arfa Aijazi" w:date="2023-05-19T02:42:00Z">
        <w:r w:rsidRPr="00B54898" w:rsidDel="00306945">
          <w:delText>26.</w:delText>
        </w:r>
        <w:r w:rsidRPr="00B54898" w:rsidDel="00306945">
          <w:tab/>
          <w:delText>EIA. Residential Energy Consumption Survey (RECS): 2015 Household Characteristics Technical Documentation Summary. 22 (2018).</w:delText>
        </w:r>
      </w:del>
    </w:p>
    <w:p w14:paraId="6EB0C542" w14:textId="715EE6E0" w:rsidR="00B54898" w:rsidRPr="00B54898" w:rsidDel="00306945" w:rsidRDefault="00B54898" w:rsidP="00306945">
      <w:pPr>
        <w:spacing w:before="120" w:after="120" w:line="240" w:lineRule="auto"/>
        <w:rPr>
          <w:del w:id="178" w:author="Arfa Aijazi" w:date="2023-05-19T02:42:00Z"/>
        </w:rPr>
        <w:pPrChange w:id="179" w:author="Arfa Aijazi" w:date="2023-05-19T02:42:00Z">
          <w:pPr>
            <w:spacing w:before="120" w:after="120" w:line="240" w:lineRule="auto"/>
            <w:ind w:left="426" w:hanging="426"/>
          </w:pPr>
        </w:pPrChange>
      </w:pPr>
      <w:del w:id="180" w:author="Arfa Aijazi" w:date="2023-05-19T02:42:00Z">
        <w:r w:rsidRPr="00B54898" w:rsidDel="00306945">
          <w:delText>27.</w:delText>
        </w:r>
        <w:r w:rsidRPr="00B54898" w:rsidDel="00306945">
          <w:tab/>
          <w:delText>Lee, W. V. &amp; Shaman, J. Heat-coping strategies and bedroom thermal satisfaction in New York City. Sci. Total Environ. 574, 1217–1231 (2017).</w:delText>
        </w:r>
      </w:del>
    </w:p>
    <w:p w14:paraId="0E8C6573" w14:textId="0DC831D9" w:rsidR="00B54898" w:rsidRPr="00B54898" w:rsidDel="00306945" w:rsidRDefault="00B54898" w:rsidP="00306945">
      <w:pPr>
        <w:spacing w:before="120" w:after="120" w:line="240" w:lineRule="auto"/>
        <w:rPr>
          <w:del w:id="181" w:author="Arfa Aijazi" w:date="2023-05-19T02:42:00Z"/>
        </w:rPr>
        <w:pPrChange w:id="182" w:author="Arfa Aijazi" w:date="2023-05-19T02:42:00Z">
          <w:pPr>
            <w:spacing w:before="120" w:after="120" w:line="240" w:lineRule="auto"/>
            <w:ind w:left="426" w:hanging="426"/>
          </w:pPr>
        </w:pPrChange>
      </w:pPr>
      <w:del w:id="183" w:author="Arfa Aijazi" w:date="2023-05-19T02:42:00Z">
        <w:r w:rsidRPr="00B54898" w:rsidDel="00306945">
          <w:delText>28.</w:delText>
        </w:r>
        <w:r w:rsidRPr="00B54898" w:rsidDel="00306945">
          <w:tab/>
          <w:delText>Lin, Z. &amp; Deng, S. A questionnaire survey on sleeping thermal environment and bedroom air conditioning in high-rise residences in Hong Kong. Energy Build. 38, 1302–1307 (2006).</w:delText>
        </w:r>
      </w:del>
    </w:p>
    <w:p w14:paraId="3B1C929E" w14:textId="6D8709AD" w:rsidR="00B54898" w:rsidRPr="00B54898" w:rsidDel="00306945" w:rsidRDefault="00B54898" w:rsidP="00306945">
      <w:pPr>
        <w:spacing w:before="120" w:after="120" w:line="240" w:lineRule="auto"/>
        <w:rPr>
          <w:del w:id="184" w:author="Arfa Aijazi" w:date="2023-05-19T02:42:00Z"/>
        </w:rPr>
        <w:pPrChange w:id="185" w:author="Arfa Aijazi" w:date="2023-05-19T02:42:00Z">
          <w:pPr>
            <w:spacing w:before="120" w:after="120" w:line="240" w:lineRule="auto"/>
            <w:ind w:left="426" w:hanging="426"/>
          </w:pPr>
        </w:pPrChange>
      </w:pPr>
      <w:del w:id="186" w:author="Arfa Aijazi" w:date="2023-05-19T02:42:00Z">
        <w:r w:rsidRPr="00B54898" w:rsidDel="00306945">
          <w:delText>29.</w:delText>
        </w:r>
        <w:r w:rsidRPr="00B54898" w:rsidDel="00306945">
          <w:tab/>
          <w:delText>An, J., Yan, D. &amp; Hong, T. Clustering and statistical analyses of air-conditioning intensity and use patterns in residential buildings. Energy Build. 174, 214–227 (2018).</w:delText>
        </w:r>
      </w:del>
    </w:p>
    <w:p w14:paraId="523186D2" w14:textId="711BD6CA" w:rsidR="00B54898" w:rsidRPr="00B54898" w:rsidDel="00306945" w:rsidRDefault="00B54898" w:rsidP="00306945">
      <w:pPr>
        <w:spacing w:before="120" w:after="120" w:line="240" w:lineRule="auto"/>
        <w:rPr>
          <w:del w:id="187" w:author="Arfa Aijazi" w:date="2023-05-19T02:42:00Z"/>
        </w:rPr>
        <w:pPrChange w:id="188" w:author="Arfa Aijazi" w:date="2023-05-19T02:42:00Z">
          <w:pPr>
            <w:spacing w:before="120" w:after="120" w:line="240" w:lineRule="auto"/>
            <w:ind w:left="426" w:hanging="426"/>
          </w:pPr>
        </w:pPrChange>
      </w:pPr>
      <w:del w:id="189" w:author="Arfa Aijazi" w:date="2023-05-19T02:42:00Z">
        <w:r w:rsidRPr="00B54898" w:rsidDel="00306945">
          <w:delText>30.</w:delText>
        </w:r>
        <w:r w:rsidRPr="00B54898" w:rsidDel="00306945">
          <w:tab/>
          <w:delText>Sekhar, S. C. &amp; Goh, S. E. Thermal comfort and IAQ characteristics of naturally/mechanically ventilated and air-conditioned bedrooms in a hot and humid climate. Build. Environ. 46, 1905–1916 (2011).</w:delText>
        </w:r>
      </w:del>
    </w:p>
    <w:p w14:paraId="510E14CF" w14:textId="6896E9D5" w:rsidR="00B54898" w:rsidRPr="00B54898" w:rsidDel="00306945" w:rsidRDefault="00B54898" w:rsidP="00306945">
      <w:pPr>
        <w:spacing w:before="120" w:after="120" w:line="240" w:lineRule="auto"/>
        <w:rPr>
          <w:del w:id="190" w:author="Arfa Aijazi" w:date="2023-05-19T02:42:00Z"/>
        </w:rPr>
        <w:pPrChange w:id="191" w:author="Arfa Aijazi" w:date="2023-05-19T02:42:00Z">
          <w:pPr>
            <w:spacing w:before="120" w:after="120" w:line="240" w:lineRule="auto"/>
            <w:ind w:left="426" w:hanging="426"/>
          </w:pPr>
        </w:pPrChange>
      </w:pPr>
      <w:del w:id="192" w:author="Arfa Aijazi" w:date="2023-05-19T02:42:00Z">
        <w:r w:rsidRPr="00B54898" w:rsidDel="00306945">
          <w:delText>31.</w:delText>
        </w:r>
        <w:r w:rsidRPr="00B54898" w:rsidDel="00306945">
          <w:tab/>
          <w:delText>Birol, D. F. The Future of Cooling. 92 (2018).</w:delText>
        </w:r>
      </w:del>
    </w:p>
    <w:p w14:paraId="24411FF8" w14:textId="23790AD5" w:rsidR="00B54898" w:rsidRPr="00B54898" w:rsidDel="00306945" w:rsidRDefault="00B54898" w:rsidP="00306945">
      <w:pPr>
        <w:spacing w:before="120" w:after="120" w:line="240" w:lineRule="auto"/>
        <w:rPr>
          <w:del w:id="193" w:author="Arfa Aijazi" w:date="2023-05-19T02:42:00Z"/>
        </w:rPr>
        <w:pPrChange w:id="194" w:author="Arfa Aijazi" w:date="2023-05-19T02:42:00Z">
          <w:pPr>
            <w:spacing w:before="120" w:after="120" w:line="240" w:lineRule="auto"/>
            <w:ind w:left="426" w:hanging="426"/>
          </w:pPr>
        </w:pPrChange>
      </w:pPr>
      <w:del w:id="195" w:author="Arfa Aijazi" w:date="2023-05-19T02:42:00Z">
        <w:r w:rsidRPr="00B54898" w:rsidDel="00306945">
          <w:delText>32.</w:delText>
        </w:r>
        <w:r w:rsidRPr="00B54898" w:rsidDel="00306945">
          <w:tab/>
          <w:delText>Cox, D. T. C., Maclean, I. M. D., Gardner, A. S. &amp; Gaston, K. J. Global variation in diurnal asymmetry in temperature, cloud cover, specific humidity and precipitation and its association with leaf area index. Glob. Change Biol. 26, 7099–7111 (2020).</w:delText>
        </w:r>
      </w:del>
    </w:p>
    <w:p w14:paraId="71742D9B" w14:textId="70147DDD" w:rsidR="00B54898" w:rsidRPr="00B54898" w:rsidDel="00306945" w:rsidRDefault="00B54898" w:rsidP="00306945">
      <w:pPr>
        <w:spacing w:before="120" w:after="120" w:line="240" w:lineRule="auto"/>
        <w:rPr>
          <w:del w:id="196" w:author="Arfa Aijazi" w:date="2023-05-19T02:42:00Z"/>
        </w:rPr>
        <w:pPrChange w:id="197" w:author="Arfa Aijazi" w:date="2023-05-19T02:42:00Z">
          <w:pPr>
            <w:spacing w:before="120" w:after="120" w:line="240" w:lineRule="auto"/>
            <w:ind w:left="426" w:hanging="426"/>
          </w:pPr>
        </w:pPrChange>
      </w:pPr>
      <w:del w:id="198" w:author="Arfa Aijazi" w:date="2023-05-19T02:42:00Z">
        <w:r w:rsidRPr="00B54898" w:rsidDel="00306945">
          <w:delText>33.</w:delText>
        </w:r>
        <w:r w:rsidRPr="00B54898" w:rsidDel="00306945">
          <w:tab/>
          <w:delText>Murage, P., Hajat, S. &amp; Kovats, R. S. Effect of night-time temperatures on cause and age-specific mortality in London. Environ. Epidemiol. 1, e005 (2017).</w:delText>
        </w:r>
      </w:del>
    </w:p>
    <w:p w14:paraId="11067C36" w14:textId="3318E1BF" w:rsidR="00B54898" w:rsidRPr="00B54898" w:rsidDel="00306945" w:rsidRDefault="00B54898" w:rsidP="00306945">
      <w:pPr>
        <w:spacing w:before="120" w:after="120" w:line="240" w:lineRule="auto"/>
        <w:rPr>
          <w:del w:id="199" w:author="Arfa Aijazi" w:date="2023-05-19T02:42:00Z"/>
        </w:rPr>
        <w:pPrChange w:id="200" w:author="Arfa Aijazi" w:date="2023-05-19T02:42:00Z">
          <w:pPr>
            <w:spacing w:before="120" w:after="120" w:line="240" w:lineRule="auto"/>
            <w:ind w:left="426" w:hanging="426"/>
          </w:pPr>
        </w:pPrChange>
      </w:pPr>
      <w:del w:id="201" w:author="Arfa Aijazi" w:date="2023-05-19T02:42:00Z">
        <w:r w:rsidRPr="00B54898" w:rsidDel="00306945">
          <w:delText>34.</w:delText>
        </w:r>
        <w:r w:rsidRPr="00B54898" w:rsidDel="00306945">
          <w:tab/>
          <w:delText>Obradovich, N., Migliorini, R., Mednick, S. C. &amp; Fowler, J. H. Nighttime temperature and human sleep loss in a changing climate. Sci. Adv. 3, e1601555 (2017).</w:delText>
        </w:r>
      </w:del>
    </w:p>
    <w:p w14:paraId="40D7E27B" w14:textId="210DC9B5" w:rsidR="00B54898" w:rsidRPr="00B54898" w:rsidDel="00306945" w:rsidRDefault="00B54898" w:rsidP="00306945">
      <w:pPr>
        <w:spacing w:before="120" w:after="120" w:line="240" w:lineRule="auto"/>
        <w:rPr>
          <w:del w:id="202" w:author="Arfa Aijazi" w:date="2023-05-19T02:42:00Z"/>
        </w:rPr>
        <w:pPrChange w:id="203" w:author="Arfa Aijazi" w:date="2023-05-19T02:42:00Z">
          <w:pPr>
            <w:spacing w:before="120" w:after="120" w:line="240" w:lineRule="auto"/>
            <w:ind w:left="426" w:hanging="426"/>
          </w:pPr>
        </w:pPrChange>
      </w:pPr>
      <w:del w:id="204" w:author="Arfa Aijazi" w:date="2023-05-19T02:42:00Z">
        <w:r w:rsidRPr="00B54898" w:rsidDel="00306945">
          <w:delText>35.</w:delText>
        </w:r>
        <w:r w:rsidRPr="00B54898" w:rsidDel="00306945">
          <w:tab/>
          <w:delText>de Munck, C. et al. How much can air conditioning increase air temperatures for a city like Paris, France? Int. J. Climatol. 33, 210–227 (2013).</w:delText>
        </w:r>
      </w:del>
    </w:p>
    <w:p w14:paraId="351871BC" w14:textId="267D89A8" w:rsidR="00B54898" w:rsidRPr="00B54898" w:rsidDel="00306945" w:rsidRDefault="00B54898" w:rsidP="00306945">
      <w:pPr>
        <w:spacing w:before="120" w:after="120" w:line="240" w:lineRule="auto"/>
        <w:rPr>
          <w:del w:id="205" w:author="Arfa Aijazi" w:date="2023-05-19T02:42:00Z"/>
        </w:rPr>
        <w:pPrChange w:id="206" w:author="Arfa Aijazi" w:date="2023-05-19T02:42:00Z">
          <w:pPr>
            <w:spacing w:before="120" w:after="120" w:line="240" w:lineRule="auto"/>
            <w:ind w:left="426" w:hanging="426"/>
          </w:pPr>
        </w:pPrChange>
      </w:pPr>
      <w:del w:id="207" w:author="Arfa Aijazi" w:date="2023-05-19T02:42:00Z">
        <w:r w:rsidRPr="00B54898" w:rsidDel="00306945">
          <w:delText>36.</w:delText>
        </w:r>
        <w:r w:rsidRPr="00B54898" w:rsidDel="00306945">
          <w:tab/>
          <w:delText>Stone, B. et al. Compound Climate and Infrastructure Events: How Electrical Grid Failure Alters Heat Wave Risk. Environ. Sci. Technol. 55, 6957–6964 (2021).</w:delText>
        </w:r>
      </w:del>
    </w:p>
    <w:p w14:paraId="05D0061A" w14:textId="27BEEBFA" w:rsidR="00B54898" w:rsidRPr="00B54898" w:rsidDel="00306945" w:rsidRDefault="00B54898" w:rsidP="00306945">
      <w:pPr>
        <w:spacing w:before="120" w:after="120" w:line="240" w:lineRule="auto"/>
        <w:rPr>
          <w:del w:id="208" w:author="Arfa Aijazi" w:date="2023-05-19T02:42:00Z"/>
        </w:rPr>
        <w:pPrChange w:id="209" w:author="Arfa Aijazi" w:date="2023-05-19T02:42:00Z">
          <w:pPr>
            <w:spacing w:before="120" w:after="120" w:line="240" w:lineRule="auto"/>
            <w:ind w:left="426" w:hanging="426"/>
          </w:pPr>
        </w:pPrChange>
      </w:pPr>
      <w:del w:id="210" w:author="Arfa Aijazi" w:date="2023-05-19T02:42:00Z">
        <w:r w:rsidRPr="00B54898" w:rsidDel="00306945">
          <w:delText>37.</w:delText>
        </w:r>
        <w:r w:rsidRPr="00B54898" w:rsidDel="00306945">
          <w:tab/>
          <w:delText>King, C., Rhodes, J. &amp; Zarnikau, J. The Timeline and Events of the February 2021 Texas Electric Grid Blackouts. https://energy.utexas.edu/sites/default/files/UTAustin%20%282021%29%20EventsFebruary2021TexasBlackout%2020210714.pdf (2021).</w:delText>
        </w:r>
      </w:del>
    </w:p>
    <w:p w14:paraId="1886CDE4" w14:textId="70F7E078" w:rsidR="00B54898" w:rsidRPr="00B54898" w:rsidDel="00306945" w:rsidRDefault="00B54898" w:rsidP="00306945">
      <w:pPr>
        <w:spacing w:before="120" w:after="120" w:line="240" w:lineRule="auto"/>
        <w:rPr>
          <w:del w:id="211" w:author="Arfa Aijazi" w:date="2023-05-19T02:42:00Z"/>
        </w:rPr>
        <w:pPrChange w:id="212" w:author="Arfa Aijazi" w:date="2023-05-19T02:42:00Z">
          <w:pPr>
            <w:spacing w:before="120" w:after="120" w:line="240" w:lineRule="auto"/>
            <w:ind w:left="426" w:hanging="426"/>
          </w:pPr>
        </w:pPrChange>
      </w:pPr>
      <w:del w:id="213" w:author="Arfa Aijazi" w:date="2023-05-19T02:42:00Z">
        <w:r w:rsidRPr="00B54898" w:rsidDel="00306945">
          <w:delText>38.</w:delText>
        </w:r>
        <w:r w:rsidRPr="00B54898" w:rsidDel="00306945">
          <w:tab/>
          <w:delText>Zhang, H., Arens, E. &amp; Zhai, Y. A review of the corrective power of personal comfort systems in non-neutral ambient environments. Build. Environ. 91, 15–41 (2015).</w:delText>
        </w:r>
      </w:del>
    </w:p>
    <w:p w14:paraId="06957162" w14:textId="5FF907C2" w:rsidR="00B54898" w:rsidRPr="00B54898" w:rsidDel="00306945" w:rsidRDefault="00B54898" w:rsidP="00306945">
      <w:pPr>
        <w:spacing w:before="120" w:after="120" w:line="240" w:lineRule="auto"/>
        <w:rPr>
          <w:del w:id="214" w:author="Arfa Aijazi" w:date="2023-05-19T02:42:00Z"/>
        </w:rPr>
        <w:pPrChange w:id="215" w:author="Arfa Aijazi" w:date="2023-05-19T02:42:00Z">
          <w:pPr>
            <w:spacing w:before="120" w:after="120" w:line="240" w:lineRule="auto"/>
            <w:ind w:left="426" w:hanging="426"/>
          </w:pPr>
        </w:pPrChange>
      </w:pPr>
      <w:del w:id="216" w:author="Arfa Aijazi" w:date="2023-05-19T02:42:00Z">
        <w:r w:rsidRPr="00B54898" w:rsidDel="00306945">
          <w:delText>39.</w:delText>
        </w:r>
        <w:r w:rsidRPr="00B54898" w:rsidDel="00306945">
          <w:tab/>
          <w:delText>Rawal, R. et al. Personal comfort systems: A review on comfort, energy, and economics. Energy Build. 214, 109858 (2020).</w:delText>
        </w:r>
      </w:del>
    </w:p>
    <w:p w14:paraId="2E2B7001" w14:textId="24431F9A" w:rsidR="00B54898" w:rsidRPr="00B54898" w:rsidDel="00306945" w:rsidRDefault="00B54898" w:rsidP="00306945">
      <w:pPr>
        <w:spacing w:before="120" w:after="120" w:line="240" w:lineRule="auto"/>
        <w:rPr>
          <w:del w:id="217" w:author="Arfa Aijazi" w:date="2023-05-19T02:42:00Z"/>
        </w:rPr>
        <w:pPrChange w:id="218" w:author="Arfa Aijazi" w:date="2023-05-19T02:42:00Z">
          <w:pPr>
            <w:spacing w:before="120" w:after="120" w:line="240" w:lineRule="auto"/>
            <w:ind w:left="426" w:hanging="426"/>
          </w:pPr>
        </w:pPrChange>
      </w:pPr>
      <w:del w:id="219" w:author="Arfa Aijazi" w:date="2023-05-19T02:42:00Z">
        <w:r w:rsidRPr="00B54898" w:rsidDel="00306945">
          <w:delText>40.</w:delText>
        </w:r>
        <w:r w:rsidRPr="00B54898" w:rsidDel="00306945">
          <w:tab/>
          <w:delText>Sekhar, S. C. Higher space temperatures and better thermal comfort — a tropical analysis. Energy Build. 23, 63–70 (1995).</w:delText>
        </w:r>
      </w:del>
    </w:p>
    <w:p w14:paraId="5374A111" w14:textId="16D43418" w:rsidR="00B54898" w:rsidRPr="00B54898" w:rsidDel="00306945" w:rsidRDefault="00B54898" w:rsidP="00306945">
      <w:pPr>
        <w:spacing w:before="120" w:after="120" w:line="240" w:lineRule="auto"/>
        <w:rPr>
          <w:del w:id="220" w:author="Arfa Aijazi" w:date="2023-05-19T02:42:00Z"/>
        </w:rPr>
        <w:pPrChange w:id="221" w:author="Arfa Aijazi" w:date="2023-05-19T02:42:00Z">
          <w:pPr>
            <w:spacing w:before="120" w:after="120" w:line="240" w:lineRule="auto"/>
            <w:ind w:left="426" w:hanging="426"/>
          </w:pPr>
        </w:pPrChange>
      </w:pPr>
      <w:del w:id="222" w:author="Arfa Aijazi" w:date="2023-05-19T02:42:00Z">
        <w:r w:rsidRPr="00B54898" w:rsidDel="00306945">
          <w:delText>41.</w:delText>
        </w:r>
        <w:r w:rsidRPr="00B54898" w:rsidDel="00306945">
          <w:tab/>
          <w:delText>Schiavon, S. &amp; Melikov, A. K. Energy saving and improved comfort by increased air movement. Energy Build. 40, 1954–1960 (2008).</w:delText>
        </w:r>
      </w:del>
    </w:p>
    <w:p w14:paraId="3C53E6B0" w14:textId="38F5F103" w:rsidR="00B54898" w:rsidRPr="00B54898" w:rsidDel="00306945" w:rsidRDefault="00B54898" w:rsidP="00306945">
      <w:pPr>
        <w:spacing w:before="120" w:after="120" w:line="240" w:lineRule="auto"/>
        <w:rPr>
          <w:del w:id="223" w:author="Arfa Aijazi" w:date="2023-05-19T02:42:00Z"/>
        </w:rPr>
        <w:pPrChange w:id="224" w:author="Arfa Aijazi" w:date="2023-05-19T02:42:00Z">
          <w:pPr>
            <w:spacing w:before="120" w:after="120" w:line="240" w:lineRule="auto"/>
            <w:ind w:left="426" w:hanging="426"/>
          </w:pPr>
        </w:pPrChange>
      </w:pPr>
      <w:del w:id="225" w:author="Arfa Aijazi" w:date="2023-05-19T02:42:00Z">
        <w:r w:rsidRPr="00B54898" w:rsidDel="00306945">
          <w:delText>42.</w:delText>
        </w:r>
        <w:r w:rsidRPr="00B54898" w:rsidDel="00306945">
          <w:tab/>
          <w:delText xml:space="preserve">Hoyt, T., Arens, E. &amp; Zhang, H. Extending air temperature setpoints: Simulated energy savings and design considerations for new and retrofit buildings. (2014) </w:delText>
        </w:r>
        <w:commentRangeStart w:id="226"/>
        <w:r w:rsidRPr="00B54898" w:rsidDel="00306945">
          <w:delText>doi:10.1016/j.buildenv.2014.09.010.</w:delText>
        </w:r>
        <w:commentRangeEnd w:id="226"/>
        <w:r w:rsidR="0075710F" w:rsidDel="00306945">
          <w:rPr>
            <w:rStyle w:val="CommentReference"/>
          </w:rPr>
          <w:commentReference w:id="226"/>
        </w:r>
      </w:del>
    </w:p>
    <w:p w14:paraId="79C5BBC9" w14:textId="784BA810" w:rsidR="00B54898" w:rsidRPr="00B54898" w:rsidDel="00306945" w:rsidRDefault="00B54898" w:rsidP="00306945">
      <w:pPr>
        <w:spacing w:before="120" w:after="120" w:line="240" w:lineRule="auto"/>
        <w:rPr>
          <w:del w:id="227" w:author="Arfa Aijazi" w:date="2023-05-19T02:42:00Z"/>
        </w:rPr>
        <w:pPrChange w:id="228" w:author="Arfa Aijazi" w:date="2023-05-19T02:42:00Z">
          <w:pPr>
            <w:spacing w:before="120" w:after="120" w:line="240" w:lineRule="auto"/>
            <w:ind w:left="426" w:hanging="426"/>
          </w:pPr>
        </w:pPrChange>
      </w:pPr>
      <w:del w:id="229" w:author="Arfa Aijazi" w:date="2023-05-19T02:42:00Z">
        <w:r w:rsidRPr="00B54898" w:rsidDel="00306945">
          <w:delText>43.</w:delText>
        </w:r>
        <w:r w:rsidRPr="00B54898" w:rsidDel="00306945">
          <w:tab/>
          <w:delText>Lan, L., Qian, X. L., Lian, Z. W. &amp; Lin, Y. B. Local body cooling to improve sleep quality and thermal comfort in a hot environment. Indoor Air 28, 135–145 (2018).</w:delText>
        </w:r>
      </w:del>
    </w:p>
    <w:p w14:paraId="31C203A8" w14:textId="0E7273E9" w:rsidR="00B54898" w:rsidRPr="00B54898" w:rsidDel="00306945" w:rsidRDefault="00B54898" w:rsidP="00306945">
      <w:pPr>
        <w:spacing w:before="120" w:after="120" w:line="240" w:lineRule="auto"/>
        <w:rPr>
          <w:del w:id="230" w:author="Arfa Aijazi" w:date="2023-05-19T02:42:00Z"/>
        </w:rPr>
        <w:pPrChange w:id="231" w:author="Arfa Aijazi" w:date="2023-05-19T02:42:00Z">
          <w:pPr>
            <w:spacing w:before="120" w:after="120" w:line="240" w:lineRule="auto"/>
            <w:ind w:left="426" w:hanging="426"/>
          </w:pPr>
        </w:pPrChange>
      </w:pPr>
      <w:del w:id="232" w:author="Arfa Aijazi" w:date="2023-05-19T02:42:00Z">
        <w:r w:rsidRPr="00B54898" w:rsidDel="00306945">
          <w:delText>44.</w:delText>
        </w:r>
        <w:r w:rsidRPr="00B54898" w:rsidDel="00306945">
          <w:tab/>
          <w:delText>Kawabata, A. &amp; Tokura, H. Effects of Two kinds of Pillow on Thermoregulatory Responses during Night Sleep. Appl. Human Sci. 15, 155–159 (1996).</w:delText>
        </w:r>
      </w:del>
    </w:p>
    <w:p w14:paraId="7B1324C3" w14:textId="30336C55" w:rsidR="00B54898" w:rsidRPr="00B54898" w:rsidDel="00306945" w:rsidRDefault="00B54898" w:rsidP="00306945">
      <w:pPr>
        <w:spacing w:before="120" w:after="120" w:line="240" w:lineRule="auto"/>
        <w:rPr>
          <w:del w:id="233" w:author="Arfa Aijazi" w:date="2023-05-19T02:42:00Z"/>
        </w:rPr>
        <w:pPrChange w:id="234" w:author="Arfa Aijazi" w:date="2023-05-19T02:42:00Z">
          <w:pPr>
            <w:spacing w:before="120" w:after="120" w:line="240" w:lineRule="auto"/>
            <w:ind w:left="426" w:hanging="426"/>
          </w:pPr>
        </w:pPrChange>
      </w:pPr>
      <w:del w:id="235" w:author="Arfa Aijazi" w:date="2023-05-19T02:42:00Z">
        <w:r w:rsidRPr="00B54898" w:rsidDel="00306945">
          <w:delText>45.</w:delText>
        </w:r>
        <w:r w:rsidRPr="00B54898" w:rsidDel="00306945">
          <w:tab/>
          <w:delText>Okamoto-Mizuno, K., Tsuzuki, K. &amp; Mizuno, K. Effects of head cooling on human sleep stages and body temperature. Int. J. Biometeorol. 48, 98–102 (2003).</w:delText>
        </w:r>
      </w:del>
    </w:p>
    <w:p w14:paraId="287639CA" w14:textId="6B3EBB75" w:rsidR="00B54898" w:rsidRPr="00B54898" w:rsidDel="00306945" w:rsidRDefault="00B54898" w:rsidP="00306945">
      <w:pPr>
        <w:spacing w:before="120" w:after="120" w:line="240" w:lineRule="auto"/>
        <w:rPr>
          <w:del w:id="236" w:author="Arfa Aijazi" w:date="2023-05-19T02:42:00Z"/>
        </w:rPr>
        <w:pPrChange w:id="237" w:author="Arfa Aijazi" w:date="2023-05-19T02:42:00Z">
          <w:pPr>
            <w:spacing w:before="120" w:after="120" w:line="240" w:lineRule="auto"/>
            <w:ind w:left="426" w:hanging="426"/>
          </w:pPr>
        </w:pPrChange>
      </w:pPr>
      <w:del w:id="238" w:author="Arfa Aijazi" w:date="2023-05-19T02:42:00Z">
        <w:r w:rsidRPr="00B54898" w:rsidDel="00306945">
          <w:delText>46.</w:delText>
        </w:r>
        <w:r w:rsidRPr="00B54898" w:rsidDel="00306945">
          <w:tab/>
          <w:delText>Lan, L. et al. Elevated airflow can maintain sleep quality and thermal comfort of the elderly in a hot environment. Indoor Air 29, 1040–1049 (2019).</w:delText>
        </w:r>
      </w:del>
    </w:p>
    <w:p w14:paraId="5A93B20E" w14:textId="7711128F" w:rsidR="00B54898" w:rsidRPr="00B54898" w:rsidDel="00306945" w:rsidRDefault="00B54898" w:rsidP="00306945">
      <w:pPr>
        <w:spacing w:before="120" w:after="120" w:line="240" w:lineRule="auto"/>
        <w:rPr>
          <w:del w:id="239" w:author="Arfa Aijazi" w:date="2023-05-19T02:42:00Z"/>
        </w:rPr>
        <w:pPrChange w:id="240" w:author="Arfa Aijazi" w:date="2023-05-19T02:42:00Z">
          <w:pPr>
            <w:spacing w:before="120" w:after="120" w:line="240" w:lineRule="auto"/>
            <w:ind w:left="426" w:hanging="426"/>
          </w:pPr>
        </w:pPrChange>
      </w:pPr>
      <w:del w:id="241" w:author="Arfa Aijazi" w:date="2023-05-19T02:42:00Z">
        <w:r w:rsidRPr="00B54898" w:rsidDel="00306945">
          <w:delText>47.</w:delText>
        </w:r>
        <w:r w:rsidRPr="00B54898" w:rsidDel="00306945">
          <w:tab/>
          <w:delText>Song, W., Lu, Y., Liu, Y., Yang, Y. &amp; Jiang, X. Effect of partial-body heating on thermal comfort and sleep quality of young female adults in a cold indoor environment. Build. Environ. 169, 106585 (2020).</w:delText>
        </w:r>
      </w:del>
    </w:p>
    <w:p w14:paraId="6F229B59" w14:textId="18BEF4BA" w:rsidR="00B54898" w:rsidRPr="00B54898" w:rsidDel="00306945" w:rsidRDefault="00B54898" w:rsidP="00306945">
      <w:pPr>
        <w:spacing w:before="120" w:after="120" w:line="240" w:lineRule="auto"/>
        <w:rPr>
          <w:del w:id="242" w:author="Arfa Aijazi" w:date="2023-05-19T02:42:00Z"/>
        </w:rPr>
        <w:pPrChange w:id="243" w:author="Arfa Aijazi" w:date="2023-05-19T02:42:00Z">
          <w:pPr>
            <w:spacing w:before="120" w:after="120" w:line="240" w:lineRule="auto"/>
            <w:ind w:left="426" w:hanging="426"/>
          </w:pPr>
        </w:pPrChange>
      </w:pPr>
      <w:del w:id="244" w:author="Arfa Aijazi" w:date="2023-05-19T02:42:00Z">
        <w:r w:rsidRPr="00B54898" w:rsidDel="00306945">
          <w:delText>48.</w:delText>
        </w:r>
        <w:r w:rsidRPr="00B54898" w:rsidDel="00306945">
          <w:tab/>
          <w:delText>Okamoto-Mizuno, K., Tsuzuki, K., Ohshiro, Y. &amp; Mizuno, K. Effects of an electric blanket on sleep stages and body temperature in young men. Ergonomics 48, 749–757 (2005).</w:delText>
        </w:r>
      </w:del>
    </w:p>
    <w:p w14:paraId="1DAEA47D" w14:textId="4989B774" w:rsidR="00B54898" w:rsidRPr="00B54898" w:rsidDel="00306945" w:rsidRDefault="00B54898" w:rsidP="00306945">
      <w:pPr>
        <w:spacing w:before="120" w:after="120" w:line="240" w:lineRule="auto"/>
        <w:rPr>
          <w:del w:id="245" w:author="Arfa Aijazi" w:date="2023-05-19T02:42:00Z"/>
        </w:rPr>
        <w:pPrChange w:id="246" w:author="Arfa Aijazi" w:date="2023-05-19T02:42:00Z">
          <w:pPr>
            <w:spacing w:before="120" w:after="120" w:line="240" w:lineRule="auto"/>
            <w:ind w:left="426" w:hanging="426"/>
          </w:pPr>
        </w:pPrChange>
      </w:pPr>
      <w:del w:id="247" w:author="Arfa Aijazi" w:date="2023-05-19T02:42:00Z">
        <w:r w:rsidRPr="00B54898" w:rsidDel="00306945">
          <w:delText>49.</w:delText>
        </w:r>
        <w:r w:rsidRPr="00B54898" w:rsidDel="00306945">
          <w:tab/>
          <w:delText>Raftery, P. et al. Ceiling fans: Predicting indoor air speeds based on full scale laboratory measurements. Build. Environ. 155, 210–223 (2019).</w:delText>
        </w:r>
      </w:del>
    </w:p>
    <w:p w14:paraId="4FE90C54" w14:textId="6613F202" w:rsidR="00B54898" w:rsidRPr="00B54898" w:rsidDel="00306945" w:rsidRDefault="00B54898" w:rsidP="00306945">
      <w:pPr>
        <w:spacing w:before="120" w:after="120" w:line="240" w:lineRule="auto"/>
        <w:rPr>
          <w:del w:id="248" w:author="Arfa Aijazi" w:date="2023-05-19T02:42:00Z"/>
        </w:rPr>
        <w:pPrChange w:id="249" w:author="Arfa Aijazi" w:date="2023-05-19T02:42:00Z">
          <w:pPr>
            <w:spacing w:before="120" w:after="120" w:line="240" w:lineRule="auto"/>
            <w:ind w:left="426" w:hanging="426"/>
          </w:pPr>
        </w:pPrChange>
      </w:pPr>
      <w:del w:id="250" w:author="Arfa Aijazi" w:date="2023-05-19T02:42:00Z">
        <w:r w:rsidRPr="00B54898" w:rsidDel="00306945">
          <w:delText>50.</w:delText>
        </w:r>
        <w:r w:rsidRPr="00B54898" w:rsidDel="00306945">
          <w:tab/>
          <w:delText>Pantelic, J. et al. Personal CO2 cloud: laboratory measurements of metabolic CO2 inhalation zone concentration and dispersion in a typical office desk setting. J. Expo. Sci. Environ. Epidemiol. 30, 328–337 (2020).</w:delText>
        </w:r>
      </w:del>
    </w:p>
    <w:p w14:paraId="3A8ABFD8" w14:textId="66F35DFE" w:rsidR="00B54898" w:rsidRPr="00B54898" w:rsidDel="00306945" w:rsidRDefault="00B54898" w:rsidP="00306945">
      <w:pPr>
        <w:spacing w:before="120" w:after="120" w:line="240" w:lineRule="auto"/>
        <w:rPr>
          <w:del w:id="251" w:author="Arfa Aijazi" w:date="2023-05-19T02:42:00Z"/>
        </w:rPr>
        <w:pPrChange w:id="252" w:author="Arfa Aijazi" w:date="2023-05-19T02:42:00Z">
          <w:pPr>
            <w:spacing w:before="120" w:after="120" w:line="240" w:lineRule="auto"/>
            <w:ind w:left="426" w:hanging="426"/>
          </w:pPr>
        </w:pPrChange>
      </w:pPr>
      <w:del w:id="253" w:author="Arfa Aijazi" w:date="2023-05-19T02:42:00Z">
        <w:r w:rsidRPr="00B54898" w:rsidDel="00306945">
          <w:delText>51.</w:delText>
        </w:r>
        <w:r w:rsidRPr="00B54898" w:rsidDel="00306945">
          <w:tab/>
          <w:delText>Miller, D. et al. Cooling energy savings and occupant feedback in a two year retrofit evaluation of 99 automated ceiling fans staged with air conditioning. Energy Build. 251, 111319 (2021).</w:delText>
        </w:r>
      </w:del>
    </w:p>
    <w:p w14:paraId="77EE8653" w14:textId="73BABB25" w:rsidR="00B54898" w:rsidRPr="00B54898" w:rsidDel="00306945" w:rsidRDefault="00B54898" w:rsidP="00306945">
      <w:pPr>
        <w:spacing w:before="120" w:after="120" w:line="240" w:lineRule="auto"/>
        <w:rPr>
          <w:del w:id="254" w:author="Arfa Aijazi" w:date="2023-05-19T02:42:00Z"/>
        </w:rPr>
        <w:pPrChange w:id="255" w:author="Arfa Aijazi" w:date="2023-05-19T02:42:00Z">
          <w:pPr>
            <w:spacing w:before="120" w:after="120" w:line="240" w:lineRule="auto"/>
            <w:ind w:left="426" w:hanging="426"/>
          </w:pPr>
        </w:pPrChange>
      </w:pPr>
      <w:del w:id="256" w:author="Arfa Aijazi" w:date="2023-05-19T02:42:00Z">
        <w:r w:rsidRPr="00B54898" w:rsidDel="00306945">
          <w:delText>52.</w:delText>
        </w:r>
        <w:r w:rsidRPr="00B54898" w:rsidDel="00306945">
          <w:tab/>
          <w:delText>Lin, Z. &amp; Deng, S. A study on the thermal comfort in sleeping environments in the subtropics—Measuring the total insulation values for the bedding systems commonly used in the subtropics. Build. Environ. 43, 905–916 (2008).</w:delText>
        </w:r>
      </w:del>
    </w:p>
    <w:p w14:paraId="14A41B96" w14:textId="6B72BC7B" w:rsidR="00B54898" w:rsidRPr="00B54898" w:rsidDel="00306945" w:rsidRDefault="00B54898" w:rsidP="00306945">
      <w:pPr>
        <w:spacing w:before="120" w:after="120" w:line="240" w:lineRule="auto"/>
        <w:rPr>
          <w:del w:id="257" w:author="Arfa Aijazi" w:date="2023-05-19T02:42:00Z"/>
        </w:rPr>
        <w:pPrChange w:id="258" w:author="Arfa Aijazi" w:date="2023-05-19T02:42:00Z">
          <w:pPr>
            <w:spacing w:before="120" w:after="120" w:line="240" w:lineRule="auto"/>
            <w:ind w:left="426" w:hanging="426"/>
          </w:pPr>
        </w:pPrChange>
      </w:pPr>
      <w:del w:id="259" w:author="Arfa Aijazi" w:date="2023-05-19T02:42:00Z">
        <w:r w:rsidRPr="00B54898" w:rsidDel="00306945">
          <w:delText>53.</w:delText>
        </w:r>
        <w:r w:rsidRPr="00B54898" w:rsidDel="00306945">
          <w:tab/>
          <w:delText>Klinenberg, E. Heat wave: A social autopsy of disaster in Chicago. (University of Chicago Press, 2015).</w:delText>
        </w:r>
      </w:del>
    </w:p>
    <w:p w14:paraId="76C2FFAA" w14:textId="6DAE6681" w:rsidR="00B54898" w:rsidRPr="00B54898" w:rsidDel="00306945" w:rsidRDefault="00B54898" w:rsidP="00306945">
      <w:pPr>
        <w:spacing w:before="120" w:after="120" w:line="240" w:lineRule="auto"/>
        <w:rPr>
          <w:del w:id="260" w:author="Arfa Aijazi" w:date="2023-05-19T02:42:00Z"/>
        </w:rPr>
        <w:pPrChange w:id="261" w:author="Arfa Aijazi" w:date="2023-05-19T02:42:00Z">
          <w:pPr>
            <w:spacing w:before="120" w:after="120" w:line="240" w:lineRule="auto"/>
            <w:ind w:left="426" w:hanging="426"/>
          </w:pPr>
        </w:pPrChange>
      </w:pPr>
      <w:del w:id="262" w:author="Arfa Aijazi" w:date="2023-05-19T02:42:00Z">
        <w:r w:rsidRPr="00B54898" w:rsidDel="00306945">
          <w:delText>54.</w:delText>
        </w:r>
        <w:r w:rsidRPr="00B54898" w:rsidDel="00306945">
          <w:tab/>
        </w:r>
        <w:commentRangeStart w:id="263"/>
        <w:r w:rsidRPr="00B54898" w:rsidDel="00306945">
          <w:delText>Tanabe, S., Arens, E. A., Bauman, F., Zhang, H. &amp; Madsen, T. Evaluating thermal environments by using a thermal manikin with controlled skin surface temperature. (1994).</w:delText>
        </w:r>
        <w:commentRangeEnd w:id="263"/>
        <w:r w:rsidR="00751038" w:rsidDel="00306945">
          <w:rPr>
            <w:rStyle w:val="CommentReference"/>
          </w:rPr>
          <w:commentReference w:id="263"/>
        </w:r>
      </w:del>
    </w:p>
    <w:p w14:paraId="31D7031C" w14:textId="3B1B7B56" w:rsidR="00B54898" w:rsidRPr="00B54898" w:rsidDel="00306945" w:rsidRDefault="00B54898" w:rsidP="00306945">
      <w:pPr>
        <w:spacing w:before="120" w:after="120" w:line="240" w:lineRule="auto"/>
        <w:rPr>
          <w:del w:id="264" w:author="Arfa Aijazi" w:date="2023-05-19T02:42:00Z"/>
        </w:rPr>
        <w:pPrChange w:id="265" w:author="Arfa Aijazi" w:date="2023-05-19T02:42:00Z">
          <w:pPr>
            <w:spacing w:before="120" w:after="120" w:line="240" w:lineRule="auto"/>
            <w:ind w:left="426" w:hanging="426"/>
          </w:pPr>
        </w:pPrChange>
      </w:pPr>
      <w:del w:id="266" w:author="Arfa Aijazi" w:date="2023-05-19T02:42:00Z">
        <w:r w:rsidRPr="00B54898" w:rsidDel="00306945">
          <w:delText>55.</w:delText>
        </w:r>
        <w:r w:rsidRPr="00B54898" w:rsidDel="00306945">
          <w:tab/>
          <w:delText>WHO Housing and Health Guidelines. (World Health Organization, 2018).</w:delText>
        </w:r>
      </w:del>
    </w:p>
    <w:p w14:paraId="209F27CF" w14:textId="3AA3ECC7" w:rsidR="00B54898" w:rsidRPr="00B54898" w:rsidDel="00306945" w:rsidRDefault="00B54898" w:rsidP="00306945">
      <w:pPr>
        <w:spacing w:before="120" w:after="120" w:line="240" w:lineRule="auto"/>
        <w:rPr>
          <w:del w:id="267" w:author="Arfa Aijazi" w:date="2023-05-19T02:42:00Z"/>
        </w:rPr>
        <w:pPrChange w:id="268" w:author="Arfa Aijazi" w:date="2023-05-19T02:42:00Z">
          <w:pPr>
            <w:spacing w:before="120" w:after="120" w:line="240" w:lineRule="auto"/>
            <w:ind w:left="426" w:hanging="426"/>
          </w:pPr>
        </w:pPrChange>
      </w:pPr>
      <w:del w:id="269" w:author="Arfa Aijazi" w:date="2023-05-19T02:42:00Z">
        <w:r w:rsidRPr="00B54898" w:rsidDel="00306945">
          <w:delText>56.</w:delText>
        </w:r>
        <w:r w:rsidRPr="00B54898" w:rsidDel="00306945">
          <w:tab/>
          <w:delText>Eron, K. et al. Weighted Blanket Use: A Systematic Review. Am. J. Occup. Ther. 74, 7402205010p1-7402205010p14 (2020).</w:delText>
        </w:r>
      </w:del>
    </w:p>
    <w:p w14:paraId="14C6F37D" w14:textId="278A4327" w:rsidR="00B54898" w:rsidRPr="00B54898" w:rsidDel="00306945" w:rsidRDefault="00B54898" w:rsidP="00306945">
      <w:pPr>
        <w:spacing w:before="120" w:after="120" w:line="240" w:lineRule="auto"/>
        <w:rPr>
          <w:del w:id="270" w:author="Arfa Aijazi" w:date="2023-05-19T02:42:00Z"/>
        </w:rPr>
        <w:pPrChange w:id="271" w:author="Arfa Aijazi" w:date="2023-05-19T02:42:00Z">
          <w:pPr>
            <w:spacing w:before="120" w:after="120" w:line="240" w:lineRule="auto"/>
            <w:ind w:left="426" w:hanging="426"/>
          </w:pPr>
        </w:pPrChange>
      </w:pPr>
      <w:del w:id="272" w:author="Arfa Aijazi" w:date="2023-05-19T02:42:00Z">
        <w:r w:rsidRPr="00B54898" w:rsidDel="00306945">
          <w:delText>57.</w:delText>
        </w:r>
        <w:r w:rsidRPr="00B54898" w:rsidDel="00306945">
          <w:tab/>
          <w:delText>360 Research Reports. Global Memory Foam Mattress Market Research Report. 90 (2020).</w:delText>
        </w:r>
      </w:del>
    </w:p>
    <w:p w14:paraId="2F77BA3C" w14:textId="5024879C" w:rsidR="00B54898" w:rsidRPr="00B54898" w:rsidDel="00306945" w:rsidRDefault="00B54898" w:rsidP="00306945">
      <w:pPr>
        <w:spacing w:before="120" w:after="120" w:line="240" w:lineRule="auto"/>
        <w:rPr>
          <w:del w:id="273" w:author="Arfa Aijazi" w:date="2023-05-19T02:42:00Z"/>
        </w:rPr>
        <w:pPrChange w:id="274" w:author="Arfa Aijazi" w:date="2023-05-19T02:42:00Z">
          <w:pPr>
            <w:spacing w:before="120" w:after="120" w:line="240" w:lineRule="auto"/>
            <w:ind w:left="426" w:hanging="426"/>
          </w:pPr>
        </w:pPrChange>
      </w:pPr>
      <w:del w:id="275" w:author="Arfa Aijazi" w:date="2023-05-19T02:42:00Z">
        <w:r w:rsidRPr="00B54898" w:rsidDel="00306945">
          <w:delText>58.</w:delText>
        </w:r>
        <w:r w:rsidRPr="00B54898" w:rsidDel="00306945">
          <w:tab/>
          <w:delText>Inoue, Y., Shibasaki, M., Ueda, H. &amp; Ishizashi, H. Mechanisms underlying the age-related decrement in the human sweating response. Eur. J. Appl. Physiol. 79, 121–126 (1999).</w:delText>
        </w:r>
      </w:del>
    </w:p>
    <w:p w14:paraId="1F304FA3" w14:textId="7C4BBBCA" w:rsidR="00B54898" w:rsidRPr="00B54898" w:rsidDel="00306945" w:rsidRDefault="00B54898" w:rsidP="00306945">
      <w:pPr>
        <w:spacing w:before="120" w:after="120" w:line="240" w:lineRule="auto"/>
        <w:rPr>
          <w:del w:id="276" w:author="Arfa Aijazi" w:date="2023-05-19T02:42:00Z"/>
        </w:rPr>
        <w:pPrChange w:id="277" w:author="Arfa Aijazi" w:date="2023-05-19T02:42:00Z">
          <w:pPr>
            <w:spacing w:before="120" w:after="120" w:line="240" w:lineRule="auto"/>
            <w:ind w:left="426" w:hanging="426"/>
          </w:pPr>
        </w:pPrChange>
      </w:pPr>
      <w:del w:id="278" w:author="Arfa Aijazi" w:date="2023-05-19T02:42:00Z">
        <w:r w:rsidRPr="00B54898" w:rsidDel="00306945">
          <w:delText>59.</w:delText>
        </w:r>
        <w:r w:rsidRPr="00B54898" w:rsidDel="00306945">
          <w:tab/>
          <w:delText>Arens, E., Zhang, H. &amp; Huizenga, C. Partial- and whole-body thermal sensation and comfort—Part II: Non-uniform environmental conditions. J. Therm. Biol. 31, 60–66 (2006).</w:delText>
        </w:r>
      </w:del>
    </w:p>
    <w:p w14:paraId="1B6BF0C4" w14:textId="61D435AD" w:rsidR="00B54898" w:rsidRPr="00B54898" w:rsidDel="00306945" w:rsidRDefault="00B54898" w:rsidP="00306945">
      <w:pPr>
        <w:spacing w:before="120" w:after="120" w:line="240" w:lineRule="auto"/>
        <w:rPr>
          <w:del w:id="279" w:author="Arfa Aijazi" w:date="2023-05-19T02:42:00Z"/>
        </w:rPr>
        <w:pPrChange w:id="280" w:author="Arfa Aijazi" w:date="2023-05-19T02:42:00Z">
          <w:pPr>
            <w:spacing w:before="120" w:after="120" w:line="240" w:lineRule="auto"/>
            <w:ind w:left="426" w:hanging="426"/>
          </w:pPr>
        </w:pPrChange>
      </w:pPr>
      <w:del w:id="281" w:author="Arfa Aijazi" w:date="2023-05-19T02:42:00Z">
        <w:r w:rsidRPr="00B54898" w:rsidDel="00306945">
          <w:delText>60.</w:delText>
        </w:r>
        <w:r w:rsidRPr="00B54898" w:rsidDel="00306945">
          <w:tab/>
          <w:delText>Bauman, F. &amp; Arens, E. The development of a controlled environment chamber for the physical and subjective assessment of human comfort in office environments. (1988).</w:delText>
        </w:r>
      </w:del>
    </w:p>
    <w:p w14:paraId="17004CCC" w14:textId="4034730A" w:rsidR="00B54898" w:rsidRPr="00B54898" w:rsidDel="00306945" w:rsidRDefault="00B54898" w:rsidP="00306945">
      <w:pPr>
        <w:spacing w:before="120" w:after="120" w:line="240" w:lineRule="auto"/>
        <w:rPr>
          <w:del w:id="282" w:author="Arfa Aijazi" w:date="2023-05-19T02:42:00Z"/>
        </w:rPr>
        <w:pPrChange w:id="283" w:author="Arfa Aijazi" w:date="2023-05-19T02:42:00Z">
          <w:pPr>
            <w:spacing w:before="120" w:after="120" w:line="240" w:lineRule="auto"/>
            <w:ind w:left="426" w:hanging="426"/>
          </w:pPr>
        </w:pPrChange>
      </w:pPr>
      <w:del w:id="284" w:author="Arfa Aijazi" w:date="2023-05-19T02:42:00Z">
        <w:r w:rsidRPr="00B54898" w:rsidDel="00306945">
          <w:delText>61.</w:delText>
        </w:r>
        <w:r w:rsidRPr="00B54898" w:rsidDel="00306945">
          <w:tab/>
          <w:delText>Arens, E. a., Bauman, F. s., Johnston, L. p. &amp; Zhang, H. Testing of Localized Ventilation Systems in a New Controlled Environment Chamber. Indoor Air 1, 263–281 (1991).</w:delText>
        </w:r>
      </w:del>
    </w:p>
    <w:p w14:paraId="018EED6E" w14:textId="6BCCA6B0" w:rsidR="00B54898" w:rsidRPr="00B54898" w:rsidDel="00306945" w:rsidRDefault="00B54898" w:rsidP="00306945">
      <w:pPr>
        <w:spacing w:before="120" w:after="120" w:line="240" w:lineRule="auto"/>
        <w:rPr>
          <w:del w:id="285" w:author="Arfa Aijazi" w:date="2023-05-19T02:42:00Z"/>
        </w:rPr>
        <w:pPrChange w:id="286" w:author="Arfa Aijazi" w:date="2023-05-19T02:42:00Z">
          <w:pPr>
            <w:spacing w:before="120" w:after="120" w:line="240" w:lineRule="auto"/>
            <w:ind w:left="426" w:hanging="426"/>
          </w:pPr>
        </w:pPrChange>
      </w:pPr>
      <w:del w:id="287" w:author="Arfa Aijazi" w:date="2023-05-19T02:42:00Z">
        <w:r w:rsidRPr="00B54898" w:rsidDel="00306945">
          <w:delText>62.</w:delText>
        </w:r>
        <w:r w:rsidRPr="00B54898" w:rsidDel="00306945">
          <w:tab/>
          <w:delText>PT-Teknik. Thermal manikins.</w:delText>
        </w:r>
      </w:del>
    </w:p>
    <w:p w14:paraId="633734BB" w14:textId="644133CE" w:rsidR="00B54898" w:rsidRPr="00B54898" w:rsidDel="00306945" w:rsidRDefault="00B54898" w:rsidP="00306945">
      <w:pPr>
        <w:spacing w:before="120" w:after="120" w:line="240" w:lineRule="auto"/>
        <w:rPr>
          <w:del w:id="288" w:author="Arfa Aijazi" w:date="2023-05-19T02:42:00Z"/>
        </w:rPr>
        <w:pPrChange w:id="289" w:author="Arfa Aijazi" w:date="2023-05-19T02:42:00Z">
          <w:pPr>
            <w:spacing w:before="120" w:after="120" w:line="240" w:lineRule="auto"/>
            <w:ind w:left="426" w:hanging="426"/>
          </w:pPr>
        </w:pPrChange>
      </w:pPr>
      <w:del w:id="290" w:author="Arfa Aijazi" w:date="2023-05-19T02:42:00Z">
        <w:r w:rsidRPr="00B54898" w:rsidDel="00306945">
          <w:delText>63.</w:delText>
        </w:r>
        <w:r w:rsidRPr="00B54898" w:rsidDel="00306945">
          <w:tab/>
          <w:delText>BYTELINE. Manikin Manual. https://manikin.dk/ (2008).</w:delText>
        </w:r>
      </w:del>
    </w:p>
    <w:p w14:paraId="57EEC45F" w14:textId="63C5413E" w:rsidR="00B54898" w:rsidRPr="00B54898" w:rsidDel="00306945" w:rsidRDefault="00B54898" w:rsidP="00306945">
      <w:pPr>
        <w:spacing w:before="120" w:after="120" w:line="240" w:lineRule="auto"/>
        <w:rPr>
          <w:del w:id="291" w:author="Arfa Aijazi" w:date="2023-05-19T02:42:00Z"/>
        </w:rPr>
        <w:pPrChange w:id="292" w:author="Arfa Aijazi" w:date="2023-05-19T02:42:00Z">
          <w:pPr>
            <w:spacing w:before="120" w:after="120" w:line="240" w:lineRule="auto"/>
            <w:ind w:left="426" w:hanging="426"/>
          </w:pPr>
        </w:pPrChange>
      </w:pPr>
      <w:del w:id="293" w:author="Arfa Aijazi" w:date="2023-05-19T02:42:00Z">
        <w:r w:rsidRPr="00B54898" w:rsidDel="00306945">
          <w:delText>64.</w:delText>
        </w:r>
        <w:r w:rsidRPr="00B54898" w:rsidDel="00306945">
          <w:tab/>
          <w:delText>Melikov, A. Breathing thermal manikins for indoor environment assessment: important characteristics and requirements. Eur. J. Appl. Physiol. 92, 710–713 (2004).</w:delText>
        </w:r>
      </w:del>
    </w:p>
    <w:p w14:paraId="7DF05F07" w14:textId="44860454" w:rsidR="00B54898" w:rsidRPr="00B54898" w:rsidDel="00306945" w:rsidRDefault="00B54898" w:rsidP="00306945">
      <w:pPr>
        <w:spacing w:before="120" w:after="120" w:line="240" w:lineRule="auto"/>
        <w:rPr>
          <w:del w:id="294" w:author="Arfa Aijazi" w:date="2023-05-19T02:42:00Z"/>
        </w:rPr>
        <w:pPrChange w:id="295" w:author="Arfa Aijazi" w:date="2023-05-19T02:42:00Z">
          <w:pPr>
            <w:spacing w:before="120" w:after="120" w:line="240" w:lineRule="auto"/>
            <w:ind w:left="426" w:hanging="426"/>
          </w:pPr>
        </w:pPrChange>
      </w:pPr>
      <w:del w:id="296" w:author="Arfa Aijazi" w:date="2023-05-19T02:42:00Z">
        <w:r w:rsidRPr="00B54898" w:rsidDel="00306945">
          <w:delText>65.</w:delText>
        </w:r>
        <w:r w:rsidRPr="00B54898" w:rsidDel="00306945">
          <w:tab/>
          <w:delText>Huizenga, C., Hui, Z. &amp; Arens, E. A model of human physiology and comfort for assessing complex thermal environments. Build. Environ. 36, 691–699 (2001).</w:delText>
        </w:r>
      </w:del>
    </w:p>
    <w:p w14:paraId="097A8CAD" w14:textId="7264DCE7" w:rsidR="00B54898" w:rsidRPr="00B54898" w:rsidDel="00306945" w:rsidRDefault="00B54898" w:rsidP="00306945">
      <w:pPr>
        <w:spacing w:before="120" w:after="120" w:line="240" w:lineRule="auto"/>
        <w:rPr>
          <w:del w:id="297" w:author="Arfa Aijazi" w:date="2023-05-19T02:42:00Z"/>
        </w:rPr>
        <w:pPrChange w:id="298" w:author="Arfa Aijazi" w:date="2023-05-19T02:42:00Z">
          <w:pPr>
            <w:spacing w:before="120" w:after="120" w:line="240" w:lineRule="auto"/>
            <w:ind w:left="426" w:hanging="426"/>
          </w:pPr>
        </w:pPrChange>
      </w:pPr>
      <w:del w:id="299" w:author="Arfa Aijazi" w:date="2023-05-19T02:42:00Z">
        <w:r w:rsidRPr="00B54898" w:rsidDel="00306945">
          <w:delText>66.</w:delText>
        </w:r>
        <w:r w:rsidRPr="00B54898" w:rsidDel="00306945">
          <w:tab/>
          <w:delText>PT Teknik. Thermal manikin calibration. (2020).</w:delText>
        </w:r>
      </w:del>
    </w:p>
    <w:p w14:paraId="3D738983" w14:textId="462EFC4C" w:rsidR="00B54898" w:rsidRPr="00B54898" w:rsidDel="00306945" w:rsidRDefault="00B54898" w:rsidP="00306945">
      <w:pPr>
        <w:spacing w:before="120" w:after="120" w:line="240" w:lineRule="auto"/>
        <w:rPr>
          <w:del w:id="300" w:author="Arfa Aijazi" w:date="2023-05-19T02:42:00Z"/>
        </w:rPr>
        <w:pPrChange w:id="301" w:author="Arfa Aijazi" w:date="2023-05-19T02:42:00Z">
          <w:pPr>
            <w:spacing w:before="120" w:after="120" w:line="240" w:lineRule="auto"/>
            <w:ind w:left="426" w:hanging="426"/>
          </w:pPr>
        </w:pPrChange>
      </w:pPr>
      <w:del w:id="302" w:author="Arfa Aijazi" w:date="2023-05-19T02:42:00Z">
        <w:r w:rsidRPr="00B54898" w:rsidDel="00306945">
          <w:delText>67.</w:delText>
        </w:r>
        <w:r w:rsidRPr="00B54898" w:rsidDel="00306945">
          <w:tab/>
          <w:delText>Cohn, S. A. C. Development of a Personal Heater Efficiency Index. (University of California, Berkeley, 2017).</w:delText>
        </w:r>
      </w:del>
    </w:p>
    <w:p w14:paraId="146F3711" w14:textId="5CC17D3D" w:rsidR="00B54898" w:rsidRPr="00B54898" w:rsidDel="00306945" w:rsidRDefault="00B54898" w:rsidP="00306945">
      <w:pPr>
        <w:spacing w:before="120" w:after="120" w:line="240" w:lineRule="auto"/>
        <w:rPr>
          <w:del w:id="303" w:author="Arfa Aijazi" w:date="2023-05-19T02:42:00Z"/>
        </w:rPr>
        <w:pPrChange w:id="304" w:author="Arfa Aijazi" w:date="2023-05-19T02:42:00Z">
          <w:pPr>
            <w:spacing w:before="120" w:after="120" w:line="240" w:lineRule="auto"/>
            <w:ind w:left="426" w:hanging="426"/>
          </w:pPr>
        </w:pPrChange>
      </w:pPr>
      <w:del w:id="305" w:author="Arfa Aijazi" w:date="2023-05-19T02:42:00Z">
        <w:r w:rsidRPr="00B54898" w:rsidDel="00306945">
          <w:delText>68.</w:delText>
        </w:r>
        <w:r w:rsidRPr="00B54898" w:rsidDel="00306945">
          <w:tab/>
          <w:delText>Schiavon, S. &amp; Melikov, A. K. Introduction of a Cooling-Fan Efficiency Index. HVACR Res. 15, 1121–1144 (2009).</w:delText>
        </w:r>
      </w:del>
    </w:p>
    <w:p w14:paraId="09A03DCD" w14:textId="3151031A" w:rsidR="00B54898" w:rsidRPr="00B54898" w:rsidDel="00306945" w:rsidRDefault="00B54898" w:rsidP="00306945">
      <w:pPr>
        <w:spacing w:before="120" w:after="120" w:line="240" w:lineRule="auto"/>
        <w:rPr>
          <w:del w:id="306" w:author="Arfa Aijazi" w:date="2023-05-19T02:42:00Z"/>
        </w:rPr>
        <w:pPrChange w:id="307" w:author="Arfa Aijazi" w:date="2023-05-19T02:42:00Z">
          <w:pPr>
            <w:spacing w:before="120" w:after="120" w:line="240" w:lineRule="auto"/>
            <w:ind w:left="426" w:hanging="426"/>
          </w:pPr>
        </w:pPrChange>
      </w:pPr>
      <w:del w:id="308" w:author="Arfa Aijazi" w:date="2023-05-19T02:42:00Z">
        <w:r w:rsidRPr="00B54898" w:rsidDel="00306945">
          <w:delText>69.</w:delText>
        </w:r>
        <w:r w:rsidRPr="00B54898" w:rsidDel="00306945">
          <w:tab/>
          <w:delText>Yang, B. et al. Cooling efficiency of a brushless direct current stand fan. Build. Environ. 85, 196–204 (2015).</w:delText>
        </w:r>
      </w:del>
    </w:p>
    <w:p w14:paraId="636FA4E8" w14:textId="2EC73DCF" w:rsidR="00B54898" w:rsidRPr="00B54898" w:rsidDel="00306945" w:rsidRDefault="00B54898" w:rsidP="00306945">
      <w:pPr>
        <w:spacing w:before="120" w:after="120" w:line="240" w:lineRule="auto"/>
        <w:rPr>
          <w:del w:id="309" w:author="Arfa Aijazi" w:date="2023-05-19T02:42:00Z"/>
        </w:rPr>
        <w:pPrChange w:id="310" w:author="Arfa Aijazi" w:date="2023-05-19T02:42:00Z">
          <w:pPr>
            <w:spacing w:before="120" w:after="120" w:line="240" w:lineRule="auto"/>
            <w:ind w:left="426" w:hanging="426"/>
          </w:pPr>
        </w:pPrChange>
      </w:pPr>
      <w:del w:id="311" w:author="Arfa Aijazi" w:date="2023-05-19T02:42:00Z">
        <w:r w:rsidRPr="00B54898" w:rsidDel="00306945">
          <w:delText>70.</w:delText>
        </w:r>
        <w:r w:rsidRPr="00B54898" w:rsidDel="00306945">
          <w:tab/>
          <w:delText>Emergency Blanket. https://www.surviveoutdoorslonger.com/survive-outdoors-longer-emergency-blanket.html.</w:delText>
        </w:r>
      </w:del>
    </w:p>
    <w:p w14:paraId="4D164467" w14:textId="5031B497" w:rsidR="00B54898" w:rsidRPr="00B54898" w:rsidDel="00306945" w:rsidRDefault="00B54898" w:rsidP="00306945">
      <w:pPr>
        <w:spacing w:before="120" w:after="120" w:line="240" w:lineRule="auto"/>
        <w:rPr>
          <w:del w:id="312" w:author="Arfa Aijazi" w:date="2023-05-19T02:42:00Z"/>
        </w:rPr>
        <w:pPrChange w:id="313" w:author="Arfa Aijazi" w:date="2023-05-19T02:42:00Z">
          <w:pPr>
            <w:spacing w:before="120" w:after="120" w:line="240" w:lineRule="auto"/>
            <w:ind w:left="426" w:hanging="426"/>
          </w:pPr>
        </w:pPrChange>
      </w:pPr>
      <w:del w:id="314" w:author="Arfa Aijazi" w:date="2023-05-19T02:42:00Z">
        <w:r w:rsidRPr="00B54898" w:rsidDel="00306945">
          <w:delText>71.</w:delText>
        </w:r>
        <w:r w:rsidRPr="00B54898" w:rsidDel="00306945">
          <w:tab/>
          <w:delText>Anttonen, H. et al. Thermal Manikin Measurements—Exact or Not? Int. J. Occup. Saf. Ergon. 10, 291–300 (2004).</w:delText>
        </w:r>
      </w:del>
    </w:p>
    <w:p w14:paraId="6A4B0160" w14:textId="11A7F974" w:rsidR="00B54898" w:rsidRPr="00B54898" w:rsidDel="00306945" w:rsidRDefault="00B54898" w:rsidP="00306945">
      <w:pPr>
        <w:spacing w:before="120" w:after="120" w:line="240" w:lineRule="auto"/>
        <w:rPr>
          <w:del w:id="315" w:author="Arfa Aijazi" w:date="2023-05-19T02:42:00Z"/>
        </w:rPr>
        <w:pPrChange w:id="316" w:author="Arfa Aijazi" w:date="2023-05-19T02:42:00Z">
          <w:pPr>
            <w:spacing w:before="120" w:after="120" w:line="240" w:lineRule="auto"/>
            <w:ind w:left="426" w:hanging="426"/>
          </w:pPr>
        </w:pPrChange>
      </w:pPr>
      <w:del w:id="317" w:author="Arfa Aijazi" w:date="2023-05-19T02:42:00Z">
        <w:r w:rsidRPr="00B54898" w:rsidDel="00306945">
          <w:delText>72.</w:delText>
        </w:r>
        <w:r w:rsidRPr="00B54898" w:rsidDel="00306945">
          <w:tab/>
          <w:delText>JCGM/WG1. Evaluation of measurement data—Guide to the expression of uncertainty in measurement. vol. 50 (International Standards Organization (ISO))</w:delText>
        </w:r>
      </w:del>
      <w:ins w:id="318" w:author="Stefano Schiavon" w:date="2023-02-24T13:35:00Z">
        <w:del w:id="319" w:author="Arfa Aijazi" w:date="2023-05-19T02:42:00Z">
          <w:r w:rsidR="0075710F" w:rsidDel="00306945">
            <w:delText>.</w:delText>
          </w:r>
        </w:del>
      </w:ins>
      <w:del w:id="320" w:author="Arfa Aijazi" w:date="2023-05-19T02:42:00Z">
        <w:r w:rsidRPr="00B54898" w:rsidDel="00306945">
          <w:delText xml:space="preserve">, </w:delText>
        </w:r>
      </w:del>
      <w:ins w:id="321" w:author="Stefano Schiavon" w:date="2023-02-24T13:35:00Z">
        <w:del w:id="322" w:author="Arfa Aijazi" w:date="2023-05-19T02:42:00Z">
          <w:r w:rsidR="0075710F" w:rsidDel="00306945">
            <w:delText>(</w:delText>
          </w:r>
        </w:del>
      </w:ins>
      <w:del w:id="323" w:author="Arfa Aijazi" w:date="2023-05-19T02:42:00Z">
        <w:r w:rsidRPr="00B54898" w:rsidDel="00306945">
          <w:delText>2008).</w:delText>
        </w:r>
      </w:del>
    </w:p>
    <w:p w14:paraId="5A80B789" w14:textId="13B697C3" w:rsidR="00B54898" w:rsidRPr="00B54898" w:rsidDel="00306945" w:rsidRDefault="00B54898" w:rsidP="00306945">
      <w:pPr>
        <w:spacing w:before="120" w:after="120" w:line="240" w:lineRule="auto"/>
        <w:rPr>
          <w:del w:id="324" w:author="Arfa Aijazi" w:date="2023-05-19T02:42:00Z"/>
        </w:rPr>
        <w:pPrChange w:id="325" w:author="Arfa Aijazi" w:date="2023-05-19T02:42:00Z">
          <w:pPr>
            <w:spacing w:before="120" w:after="120" w:line="240" w:lineRule="auto"/>
            <w:ind w:left="426" w:hanging="426"/>
          </w:pPr>
        </w:pPrChange>
      </w:pPr>
      <w:del w:id="326" w:author="Arfa Aijazi" w:date="2023-05-19T02:42:00Z">
        <w:r w:rsidRPr="00B54898" w:rsidDel="00306945">
          <w:delText>73.</w:delText>
        </w:r>
        <w:r w:rsidRPr="00B54898" w:rsidDel="00306945">
          <w:tab/>
          <w:delText>Bell, S. A. A beginner’s guide to uncertainty of measurement. (2001).</w:delText>
        </w:r>
      </w:del>
    </w:p>
    <w:p w14:paraId="170DDFAF" w14:textId="5C7D720A" w:rsidR="00B54898" w:rsidRPr="00B54898" w:rsidDel="00306945" w:rsidRDefault="00B54898" w:rsidP="00306945">
      <w:pPr>
        <w:spacing w:before="120" w:after="120" w:line="240" w:lineRule="auto"/>
        <w:rPr>
          <w:del w:id="327" w:author="Arfa Aijazi" w:date="2023-05-19T02:42:00Z"/>
        </w:rPr>
        <w:pPrChange w:id="328" w:author="Arfa Aijazi" w:date="2023-05-19T02:42:00Z">
          <w:pPr>
            <w:spacing w:before="120" w:after="120" w:line="240" w:lineRule="auto"/>
            <w:ind w:left="426" w:hanging="426"/>
          </w:pPr>
        </w:pPrChange>
      </w:pPr>
      <w:del w:id="329" w:author="Arfa Aijazi" w:date="2023-05-19T02:42:00Z">
        <w:r w:rsidRPr="00B54898" w:rsidDel="00306945">
          <w:delText>74.</w:delText>
        </w:r>
        <w:r w:rsidRPr="00B54898" w:rsidDel="00306945">
          <w:tab/>
          <w:delText>Wehner, M., Stone, D., Krishnan, H., AchutaRao, K. &amp; Castillo, F. The Deadly Combination of Heat and Humidity in India and Pakistan in Summer 2015. Bull. Am. Meteorol. Soc. 97, S81–S86 (2016).</w:delText>
        </w:r>
      </w:del>
    </w:p>
    <w:p w14:paraId="0A4AF90C" w14:textId="0C0476A6" w:rsidR="00B54898" w:rsidRPr="00B54898" w:rsidDel="00306945" w:rsidRDefault="00B54898" w:rsidP="00306945">
      <w:pPr>
        <w:spacing w:before="120" w:after="120" w:line="240" w:lineRule="auto"/>
        <w:rPr>
          <w:del w:id="330" w:author="Arfa Aijazi" w:date="2023-05-19T02:42:00Z"/>
        </w:rPr>
        <w:pPrChange w:id="331" w:author="Arfa Aijazi" w:date="2023-05-19T02:42:00Z">
          <w:pPr>
            <w:spacing w:before="120" w:after="120" w:line="240" w:lineRule="auto"/>
            <w:ind w:left="426" w:hanging="426"/>
          </w:pPr>
        </w:pPrChange>
      </w:pPr>
      <w:del w:id="332" w:author="Arfa Aijazi" w:date="2023-05-19T02:42:00Z">
        <w:r w:rsidRPr="00B54898" w:rsidDel="00306945">
          <w:delText>75.</w:delText>
        </w:r>
        <w:r w:rsidRPr="00B54898" w:rsidDel="00306945">
          <w:tab/>
          <w:delText>Cohen, J., Agel, L., Barlow, M., Garfinkel, C. I. &amp; White, I. Linking Arctic variability and change with extreme winter weather in the United States. Science 373, 1116–1121 (2021).</w:delText>
        </w:r>
      </w:del>
    </w:p>
    <w:p w14:paraId="7940E4DF" w14:textId="4E1FAFE6" w:rsidR="00B54898" w:rsidRPr="00B54898" w:rsidDel="00306945" w:rsidRDefault="00B54898" w:rsidP="00306945">
      <w:pPr>
        <w:spacing w:before="120" w:after="120" w:line="240" w:lineRule="auto"/>
        <w:rPr>
          <w:del w:id="333" w:author="Arfa Aijazi" w:date="2023-05-19T02:42:00Z"/>
        </w:rPr>
        <w:pPrChange w:id="334" w:author="Arfa Aijazi" w:date="2023-05-19T02:42:00Z">
          <w:pPr>
            <w:spacing w:before="120" w:after="120" w:line="240" w:lineRule="auto"/>
            <w:ind w:left="426" w:hanging="426"/>
          </w:pPr>
        </w:pPrChange>
      </w:pPr>
      <w:del w:id="335" w:author="Arfa Aijazi" w:date="2023-05-19T02:42:00Z">
        <w:r w:rsidRPr="00B54898" w:rsidDel="00306945">
          <w:delText>76.</w:delText>
        </w:r>
        <w:r w:rsidRPr="00B54898" w:rsidDel="00306945">
          <w:tab/>
          <w:delText>Haider, K. &amp; Anis, K. Heat Wave Death Toll Rises to 2,000 in Pakistan’s Financial Hub. Bloomberg.com (2015).</w:delText>
        </w:r>
      </w:del>
    </w:p>
    <w:p w14:paraId="499942F6" w14:textId="34E0D2DF" w:rsidR="00B54898" w:rsidRPr="00B54898" w:rsidDel="00306945" w:rsidRDefault="00B54898" w:rsidP="00306945">
      <w:pPr>
        <w:spacing w:before="120" w:after="120" w:line="240" w:lineRule="auto"/>
        <w:rPr>
          <w:del w:id="336" w:author="Arfa Aijazi" w:date="2023-05-19T02:42:00Z"/>
        </w:rPr>
        <w:pPrChange w:id="337" w:author="Arfa Aijazi" w:date="2023-05-19T02:42:00Z">
          <w:pPr>
            <w:spacing w:before="120" w:after="120" w:line="240" w:lineRule="auto"/>
            <w:ind w:left="426" w:hanging="426"/>
          </w:pPr>
        </w:pPrChange>
      </w:pPr>
      <w:del w:id="338" w:author="Arfa Aijazi" w:date="2023-05-19T02:42:00Z">
        <w:r w:rsidRPr="00B54898" w:rsidDel="00306945">
          <w:delText>77.</w:delText>
        </w:r>
        <w:r w:rsidRPr="00B54898" w:rsidDel="00306945">
          <w:tab/>
          <w:delText>Davis, L., Gertler, P., Jarvis, S. &amp; Wolfram, C. Air conditioning and global inequality. Glob. Environ. Change 69, 102299 (2021).</w:delText>
        </w:r>
      </w:del>
    </w:p>
    <w:p w14:paraId="17AAAC44" w14:textId="3B5BE36C" w:rsidR="00B54898" w:rsidRPr="00B54898" w:rsidDel="00306945" w:rsidRDefault="00B54898" w:rsidP="00306945">
      <w:pPr>
        <w:spacing w:before="120" w:after="120" w:line="240" w:lineRule="auto"/>
        <w:rPr>
          <w:del w:id="339" w:author="Arfa Aijazi" w:date="2023-05-19T02:42:00Z"/>
        </w:rPr>
        <w:pPrChange w:id="340" w:author="Arfa Aijazi" w:date="2023-05-19T02:42:00Z">
          <w:pPr>
            <w:spacing w:before="120" w:after="120" w:line="240" w:lineRule="auto"/>
            <w:ind w:left="426" w:hanging="426"/>
          </w:pPr>
        </w:pPrChange>
      </w:pPr>
      <w:del w:id="341" w:author="Arfa Aijazi" w:date="2023-05-19T02:42:00Z">
        <w:r w:rsidRPr="00B54898" w:rsidDel="00306945">
          <w:delText>78.</w:delText>
        </w:r>
        <w:r w:rsidRPr="00B54898" w:rsidDel="00306945">
          <w:tab/>
          <w:delText xml:space="preserve">Khan, M. Assessment of intra-city urban heat island effect in relation to vulnerable stakeholders via Local Climate Zone classification, Land Surface Temperature analysis, and traverse surveys A Case Study of Karachi, Pakistan. (Master's Thesis, Glasgow Caledonian University, 2020).  </w:delText>
        </w:r>
      </w:del>
    </w:p>
    <w:p w14:paraId="099F5877" w14:textId="1382E102" w:rsidR="00B54898" w:rsidRPr="00B54898" w:rsidDel="00306945" w:rsidRDefault="00B54898" w:rsidP="00306945">
      <w:pPr>
        <w:spacing w:before="120" w:after="120" w:line="240" w:lineRule="auto"/>
        <w:rPr>
          <w:del w:id="342" w:author="Arfa Aijazi" w:date="2023-05-19T02:42:00Z"/>
        </w:rPr>
        <w:pPrChange w:id="343" w:author="Arfa Aijazi" w:date="2023-05-19T02:42:00Z">
          <w:pPr>
            <w:spacing w:before="120" w:after="120" w:line="240" w:lineRule="auto"/>
            <w:ind w:left="426" w:hanging="426"/>
          </w:pPr>
        </w:pPrChange>
      </w:pPr>
      <w:del w:id="344" w:author="Arfa Aijazi" w:date="2023-05-19T02:42:00Z">
        <w:r w:rsidRPr="00B54898" w:rsidDel="00306945">
          <w:delText>79.</w:delText>
        </w:r>
        <w:r w:rsidRPr="00B54898" w:rsidDel="00306945">
          <w:tab/>
          <w:delText>Weather Data &amp; Weather API | Visual Crossing. https://www.visualcrossing.com/.</w:delText>
        </w:r>
      </w:del>
    </w:p>
    <w:p w14:paraId="411183B4" w14:textId="08D2C485" w:rsidR="00B54898" w:rsidRPr="00B54898" w:rsidDel="00306945" w:rsidRDefault="00B54898" w:rsidP="00306945">
      <w:pPr>
        <w:spacing w:before="120" w:after="120" w:line="240" w:lineRule="auto"/>
        <w:rPr>
          <w:del w:id="345" w:author="Arfa Aijazi" w:date="2023-05-19T02:42:00Z"/>
        </w:rPr>
        <w:pPrChange w:id="346" w:author="Arfa Aijazi" w:date="2023-05-19T02:42:00Z">
          <w:pPr>
            <w:spacing w:before="120" w:after="120" w:line="240" w:lineRule="auto"/>
            <w:ind w:left="426" w:hanging="426"/>
          </w:pPr>
        </w:pPrChange>
      </w:pPr>
      <w:del w:id="347" w:author="Arfa Aijazi" w:date="2023-05-19T02:42:00Z">
        <w:r w:rsidRPr="00B54898" w:rsidDel="00306945">
          <w:delText>80.</w:delText>
        </w:r>
        <w:r w:rsidRPr="00B54898" w:rsidDel="00306945">
          <w:tab/>
          <w:delText>Parkinson, T. et al. ASHRAE global database of thermal comfort field measurements. (2022).</w:delText>
        </w:r>
      </w:del>
    </w:p>
    <w:p w14:paraId="57F66C40" w14:textId="117D8589" w:rsidR="00B54898" w:rsidRPr="00B54898" w:rsidDel="00306945" w:rsidRDefault="00B54898" w:rsidP="00306945">
      <w:pPr>
        <w:spacing w:before="120" w:after="120" w:line="240" w:lineRule="auto"/>
        <w:rPr>
          <w:del w:id="348" w:author="Arfa Aijazi" w:date="2023-05-19T02:42:00Z"/>
        </w:rPr>
        <w:pPrChange w:id="349" w:author="Arfa Aijazi" w:date="2023-05-19T02:42:00Z">
          <w:pPr>
            <w:spacing w:before="120" w:after="120" w:line="240" w:lineRule="auto"/>
            <w:ind w:left="426" w:hanging="426"/>
          </w:pPr>
        </w:pPrChange>
      </w:pPr>
      <w:del w:id="350" w:author="Arfa Aijazi" w:date="2023-05-19T02:42:00Z">
        <w:r w:rsidRPr="00B54898" w:rsidDel="00306945">
          <w:delText>81.</w:delText>
        </w:r>
        <w:r w:rsidRPr="00B54898" w:rsidDel="00306945">
          <w:tab/>
          <w:delText>Gagge, A. P., Stolwijk, J. &amp; Nishi, Y. An Effective Temperature Scale Based on a Simple Model of Human Physiological Regulatory Response. ASHRAE Trans 77, 247–257 (1971).</w:delText>
        </w:r>
      </w:del>
    </w:p>
    <w:p w14:paraId="23A3C79E" w14:textId="4C724122" w:rsidR="00B54898" w:rsidRPr="00B54898" w:rsidDel="00306945" w:rsidRDefault="00B54898" w:rsidP="00306945">
      <w:pPr>
        <w:spacing w:before="120" w:after="120" w:line="240" w:lineRule="auto"/>
        <w:rPr>
          <w:del w:id="351" w:author="Arfa Aijazi" w:date="2023-05-19T02:42:00Z"/>
        </w:rPr>
        <w:pPrChange w:id="352" w:author="Arfa Aijazi" w:date="2023-05-19T02:42:00Z">
          <w:pPr>
            <w:spacing w:before="120" w:after="120" w:line="240" w:lineRule="auto"/>
            <w:ind w:left="426" w:hanging="426"/>
          </w:pPr>
        </w:pPrChange>
      </w:pPr>
      <w:del w:id="353" w:author="Arfa Aijazi" w:date="2023-05-19T02:42:00Z">
        <w:r w:rsidRPr="00B54898" w:rsidDel="00306945">
          <w:delText>82.</w:delText>
        </w:r>
        <w:r w:rsidRPr="00B54898" w:rsidDel="00306945">
          <w:tab/>
          <w:delText>Schweiker, M. et al. comf: Models and Equations for Human Comfort Research. (2022).</w:delText>
        </w:r>
      </w:del>
    </w:p>
    <w:p w14:paraId="5D2DAF3F" w14:textId="7A3F9092" w:rsidR="00B54898" w:rsidRPr="00B54898" w:rsidDel="00306945" w:rsidRDefault="00B54898" w:rsidP="00306945">
      <w:pPr>
        <w:spacing w:before="120" w:after="120" w:line="240" w:lineRule="auto"/>
        <w:rPr>
          <w:del w:id="354" w:author="Arfa Aijazi" w:date="2023-05-19T02:42:00Z"/>
        </w:rPr>
        <w:pPrChange w:id="355" w:author="Arfa Aijazi" w:date="2023-05-19T02:42:00Z">
          <w:pPr>
            <w:spacing w:before="120" w:after="120" w:line="240" w:lineRule="auto"/>
            <w:ind w:left="426" w:hanging="426"/>
          </w:pPr>
        </w:pPrChange>
      </w:pPr>
      <w:del w:id="356" w:author="Arfa Aijazi" w:date="2023-05-19T02:42:00Z">
        <w:r w:rsidRPr="00B54898" w:rsidDel="00306945">
          <w:delText>83.</w:delText>
        </w:r>
        <w:r w:rsidRPr="00B54898" w:rsidDel="00306945">
          <w:tab/>
          <w:delText>Lapillonne, B. Future of Air-Conditioning. https://www.enerdata.net/publications/executive-briefing/the-future-air-conditioning-global-demand.html (2019).</w:delText>
        </w:r>
      </w:del>
    </w:p>
    <w:p w14:paraId="3CA8DC3A" w14:textId="265F3299" w:rsidR="00B54898" w:rsidRPr="00B54898" w:rsidDel="00306945" w:rsidRDefault="00B54898" w:rsidP="00306945">
      <w:pPr>
        <w:spacing w:before="120" w:after="120" w:line="240" w:lineRule="auto"/>
        <w:rPr>
          <w:del w:id="357" w:author="Arfa Aijazi" w:date="2023-05-19T02:42:00Z"/>
        </w:rPr>
        <w:pPrChange w:id="358" w:author="Arfa Aijazi" w:date="2023-05-19T02:42:00Z">
          <w:pPr>
            <w:spacing w:before="120" w:after="120" w:line="240" w:lineRule="auto"/>
            <w:ind w:left="426" w:hanging="426"/>
          </w:pPr>
        </w:pPrChange>
      </w:pPr>
      <w:del w:id="359" w:author="Arfa Aijazi" w:date="2023-05-19T02:42:00Z">
        <w:r w:rsidRPr="00B54898" w:rsidDel="00306945">
          <w:delText>84.</w:delText>
        </w:r>
        <w:r w:rsidRPr="00B54898" w:rsidDel="00306945">
          <w:tab/>
          <w:delText>Winter Storm Uri. Federal Communications Commission https://www.fcc.gov/uri (2021).</w:delText>
        </w:r>
      </w:del>
    </w:p>
    <w:p w14:paraId="35157CD4" w14:textId="79497C34" w:rsidR="00B54898" w:rsidRPr="00B54898" w:rsidDel="00306945" w:rsidRDefault="00B54898" w:rsidP="00306945">
      <w:pPr>
        <w:spacing w:before="120" w:after="120" w:line="240" w:lineRule="auto"/>
        <w:rPr>
          <w:del w:id="360" w:author="Arfa Aijazi" w:date="2023-05-19T02:42:00Z"/>
        </w:rPr>
        <w:pPrChange w:id="361" w:author="Arfa Aijazi" w:date="2023-05-19T02:42:00Z">
          <w:pPr>
            <w:spacing w:before="120" w:after="120" w:line="240" w:lineRule="auto"/>
            <w:ind w:left="426" w:hanging="426"/>
          </w:pPr>
        </w:pPrChange>
      </w:pPr>
      <w:del w:id="362" w:author="Arfa Aijazi" w:date="2023-05-19T02:42:00Z">
        <w:r w:rsidRPr="00B54898" w:rsidDel="00306945">
          <w:delText>85.</w:delText>
        </w:r>
        <w:r w:rsidRPr="00B54898" w:rsidDel="00306945">
          <w:tab/>
          <w:delText>Doan, L. How Many Millions Are Without Power in Texas? It’s Impossible to Know for Sure. Time (2021).</w:delText>
        </w:r>
      </w:del>
    </w:p>
    <w:p w14:paraId="1462B01A" w14:textId="17358DA5" w:rsidR="00B54898" w:rsidRPr="00B54898" w:rsidDel="00306945" w:rsidRDefault="00B54898" w:rsidP="00306945">
      <w:pPr>
        <w:spacing w:before="120" w:after="120" w:line="240" w:lineRule="auto"/>
        <w:rPr>
          <w:del w:id="363" w:author="Arfa Aijazi" w:date="2023-05-19T02:42:00Z"/>
        </w:rPr>
        <w:pPrChange w:id="364" w:author="Arfa Aijazi" w:date="2023-05-19T02:42:00Z">
          <w:pPr>
            <w:spacing w:before="120" w:after="120" w:line="240" w:lineRule="auto"/>
            <w:ind w:left="426" w:hanging="426"/>
          </w:pPr>
        </w:pPrChange>
      </w:pPr>
      <w:del w:id="365" w:author="Arfa Aijazi" w:date="2023-05-19T02:42:00Z">
        <w:r w:rsidRPr="00B54898" w:rsidDel="00306945">
          <w:delText>86.</w:delText>
        </w:r>
        <w:r w:rsidRPr="00B54898" w:rsidDel="00306945">
          <w:tab/>
          <w:delText>Texas uses natural gas for electricity generation and home heating. https://www.eia.gov/todayinenergy/detail.php?id=47116.</w:delText>
        </w:r>
      </w:del>
    </w:p>
    <w:p w14:paraId="290A9C2E" w14:textId="79F9F4B2" w:rsidR="00B54898" w:rsidRPr="00B54898" w:rsidDel="00306945" w:rsidRDefault="00B54898" w:rsidP="00306945">
      <w:pPr>
        <w:spacing w:before="120" w:after="120" w:line="240" w:lineRule="auto"/>
        <w:rPr>
          <w:del w:id="366" w:author="Arfa Aijazi" w:date="2023-05-19T02:42:00Z"/>
        </w:rPr>
        <w:pPrChange w:id="367" w:author="Arfa Aijazi" w:date="2023-05-19T02:42:00Z">
          <w:pPr>
            <w:spacing w:before="120" w:after="120" w:line="240" w:lineRule="auto"/>
            <w:ind w:left="426" w:hanging="426"/>
          </w:pPr>
        </w:pPrChange>
      </w:pPr>
      <w:del w:id="368" w:author="Arfa Aijazi" w:date="2023-05-19T02:42:00Z">
        <w:r w:rsidRPr="00B54898" w:rsidDel="00306945">
          <w:delText>87.</w:delText>
        </w:r>
        <w:r w:rsidRPr="00B54898" w:rsidDel="00306945">
          <w:tab/>
          <w:delText>Subramanian, S. et al. 2022 State Energy Efficiency Scorecard. (2022).</w:delText>
        </w:r>
      </w:del>
    </w:p>
    <w:p w14:paraId="1716562C" w14:textId="7ADC043C" w:rsidR="00B54898" w:rsidRPr="00B54898" w:rsidDel="00306945" w:rsidRDefault="00B54898" w:rsidP="00306945">
      <w:pPr>
        <w:spacing w:before="120" w:after="120" w:line="240" w:lineRule="auto"/>
        <w:rPr>
          <w:del w:id="369" w:author="Arfa Aijazi" w:date="2023-05-19T02:42:00Z"/>
        </w:rPr>
        <w:pPrChange w:id="370" w:author="Arfa Aijazi" w:date="2023-05-19T02:42:00Z">
          <w:pPr>
            <w:spacing w:before="120" w:after="120" w:line="240" w:lineRule="auto"/>
            <w:ind w:left="426" w:hanging="426"/>
          </w:pPr>
        </w:pPrChange>
      </w:pPr>
      <w:del w:id="371" w:author="Arfa Aijazi" w:date="2023-05-19T02:42:00Z">
        <w:r w:rsidRPr="00B54898" w:rsidDel="00306945">
          <w:delText>88.</w:delText>
        </w:r>
        <w:r w:rsidRPr="00B54898" w:rsidDel="00306945">
          <w:tab/>
          <w:delText>Hellerstedt, J. February 2021 Winter Storm-Related Deaths – Texas. https://www.dshs.texas.gov/news/updates/SMOC_FebWinterStorm_MortalitySurvReport_12-30-21.pdf (2021).</w:delText>
        </w:r>
      </w:del>
    </w:p>
    <w:p w14:paraId="4EF49812" w14:textId="178DFA75" w:rsidR="00B54898" w:rsidRPr="00B54898" w:rsidDel="00306945" w:rsidRDefault="00B54898" w:rsidP="00306945">
      <w:pPr>
        <w:spacing w:before="120" w:after="120" w:line="240" w:lineRule="auto"/>
        <w:rPr>
          <w:del w:id="372" w:author="Arfa Aijazi" w:date="2023-05-19T02:42:00Z"/>
        </w:rPr>
        <w:pPrChange w:id="373" w:author="Arfa Aijazi" w:date="2023-05-19T02:42:00Z">
          <w:pPr>
            <w:spacing w:before="120" w:after="120" w:line="240" w:lineRule="auto"/>
            <w:ind w:left="426" w:hanging="426"/>
          </w:pPr>
        </w:pPrChange>
      </w:pPr>
      <w:del w:id="374" w:author="Arfa Aijazi" w:date="2023-05-19T02:42:00Z">
        <w:r w:rsidRPr="00B54898" w:rsidDel="00306945">
          <w:delText>89.</w:delText>
        </w:r>
        <w:r w:rsidRPr="00B54898" w:rsidDel="00306945">
          <w:tab/>
          <w:delText>U.S. DOE. EnergyPlus. (2022).</w:delText>
        </w:r>
      </w:del>
    </w:p>
    <w:p w14:paraId="187ACC53" w14:textId="48880185" w:rsidR="00B54898" w:rsidRPr="00B54898" w:rsidDel="00306945" w:rsidRDefault="00B54898" w:rsidP="00306945">
      <w:pPr>
        <w:spacing w:before="120" w:after="120" w:line="240" w:lineRule="auto"/>
        <w:rPr>
          <w:del w:id="375" w:author="Arfa Aijazi" w:date="2023-05-19T02:42:00Z"/>
        </w:rPr>
        <w:pPrChange w:id="376" w:author="Arfa Aijazi" w:date="2023-05-19T02:42:00Z">
          <w:pPr>
            <w:spacing w:before="120" w:after="120" w:line="240" w:lineRule="auto"/>
            <w:ind w:left="426" w:hanging="426"/>
          </w:pPr>
        </w:pPrChange>
      </w:pPr>
      <w:del w:id="377" w:author="Arfa Aijazi" w:date="2023-05-19T02:42:00Z">
        <w:r w:rsidRPr="00B54898" w:rsidDel="00306945">
          <w:delText>90.</w:delText>
        </w:r>
        <w:r w:rsidRPr="00B54898" w:rsidDel="00306945">
          <w:tab/>
          <w:delText>Texas Building Permit Data - Texas Real Estate Research Center. https://www.recenter.tamu.edu:443/data/building-permits.</w:delText>
        </w:r>
      </w:del>
    </w:p>
    <w:p w14:paraId="39FD4134" w14:textId="35D6EEB3" w:rsidR="00B54898" w:rsidRPr="00B54898" w:rsidDel="00306945" w:rsidRDefault="00B54898" w:rsidP="00306945">
      <w:pPr>
        <w:spacing w:before="120" w:after="120" w:line="240" w:lineRule="auto"/>
        <w:rPr>
          <w:del w:id="378" w:author="Arfa Aijazi" w:date="2023-05-19T02:42:00Z"/>
        </w:rPr>
        <w:pPrChange w:id="379" w:author="Arfa Aijazi" w:date="2023-05-19T02:42:00Z">
          <w:pPr>
            <w:spacing w:before="120" w:after="120" w:line="240" w:lineRule="auto"/>
            <w:ind w:left="426" w:hanging="426"/>
          </w:pPr>
        </w:pPrChange>
      </w:pPr>
      <w:del w:id="380" w:author="Arfa Aijazi" w:date="2023-05-19T02:42:00Z">
        <w:r w:rsidRPr="00B54898" w:rsidDel="00306945">
          <w:delText>91.</w:delText>
        </w:r>
        <w:r w:rsidRPr="00B54898" w:rsidDel="00306945">
          <w:tab/>
          <w:delText>Texas Section-ASCE. Recommended Practice for the Design of Residential Foundations. (2007).</w:delText>
        </w:r>
      </w:del>
    </w:p>
    <w:p w14:paraId="43BB3272" w14:textId="5DAE1D53" w:rsidR="00B54898" w:rsidRPr="00B54898" w:rsidDel="00306945" w:rsidRDefault="00B54898" w:rsidP="00306945">
      <w:pPr>
        <w:spacing w:before="120" w:after="120" w:line="240" w:lineRule="auto"/>
        <w:rPr>
          <w:del w:id="381" w:author="Arfa Aijazi" w:date="2023-05-19T02:42:00Z"/>
        </w:rPr>
        <w:pPrChange w:id="382" w:author="Arfa Aijazi" w:date="2023-05-19T02:42:00Z">
          <w:pPr>
            <w:spacing w:before="120" w:after="120" w:line="240" w:lineRule="auto"/>
            <w:ind w:left="426" w:hanging="426"/>
          </w:pPr>
        </w:pPrChange>
      </w:pPr>
      <w:del w:id="383" w:author="Arfa Aijazi" w:date="2023-05-19T02:42:00Z">
        <w:r w:rsidRPr="00B54898" w:rsidDel="00306945">
          <w:delText>92.</w:delText>
        </w:r>
        <w:r w:rsidRPr="00B54898" w:rsidDel="00306945">
          <w:tab/>
          <w:delText>Mendon, V. V. &amp; Taylor, Z. T. Development of residential prototype building models and analysis system for large-scale energy efficiency studies using EnergyPlus. (2014).</w:delText>
        </w:r>
      </w:del>
    </w:p>
    <w:p w14:paraId="6D3362A3" w14:textId="29FA8D0E" w:rsidR="00B54898" w:rsidDel="00306945" w:rsidRDefault="00B54898" w:rsidP="00306945">
      <w:pPr>
        <w:spacing w:before="120" w:after="120" w:line="240" w:lineRule="auto"/>
        <w:rPr>
          <w:del w:id="384" w:author="Arfa Aijazi" w:date="2023-05-19T02:42:00Z"/>
        </w:rPr>
        <w:pPrChange w:id="385" w:author="Arfa Aijazi" w:date="2023-05-19T02:42:00Z">
          <w:pPr>
            <w:spacing w:before="120" w:after="120" w:line="240" w:lineRule="auto"/>
            <w:ind w:left="426" w:hanging="426"/>
          </w:pPr>
        </w:pPrChange>
      </w:pPr>
      <w:del w:id="386" w:author="Arfa Aijazi" w:date="2023-05-19T02:42:00Z">
        <w:r w:rsidRPr="00B54898" w:rsidDel="00306945">
          <w:delText>93.</w:delText>
        </w:r>
        <w:r w:rsidRPr="00B54898" w:rsidDel="00306945">
          <w:tab/>
          <w:delText xml:space="preserve">Prototype Building Models | Building Energy Codes Program. </w:delText>
        </w:r>
        <w:r w:rsidR="00000000" w:rsidDel="00306945">
          <w:fldChar w:fldCharType="begin"/>
        </w:r>
        <w:r w:rsidR="00000000" w:rsidDel="00306945">
          <w:delInstrText>HYPERLINK "https://www.energycodes.gov/prototype-building-models" \l "Residential"</w:delInstrText>
        </w:r>
        <w:r w:rsidR="00000000" w:rsidDel="00306945">
          <w:fldChar w:fldCharType="separate"/>
        </w:r>
        <w:r w:rsidR="009969F4" w:rsidRPr="003159E2" w:rsidDel="00306945">
          <w:rPr>
            <w:rStyle w:val="Hyperlink"/>
          </w:rPr>
          <w:delText>https://www.energycodes.gov/prototype-building-models#Residential</w:delText>
        </w:r>
        <w:r w:rsidR="00000000" w:rsidDel="00306945">
          <w:rPr>
            <w:rStyle w:val="Hyperlink"/>
          </w:rPr>
          <w:fldChar w:fldCharType="end"/>
        </w:r>
        <w:r w:rsidRPr="00B54898" w:rsidDel="00306945">
          <w:delText>.</w:delText>
        </w:r>
      </w:del>
    </w:p>
    <w:p w14:paraId="36DF57A2" w14:textId="749F7069" w:rsidR="009969F4" w:rsidRPr="00B54898" w:rsidRDefault="009969F4" w:rsidP="00306945">
      <w:pPr>
        <w:spacing w:before="120" w:after="120" w:line="240" w:lineRule="auto"/>
        <w:pPrChange w:id="387" w:author="Arfa Aijazi" w:date="2023-05-19T02:42:00Z">
          <w:pPr>
            <w:spacing w:before="120" w:after="120" w:line="240" w:lineRule="auto"/>
            <w:ind w:left="426" w:hanging="426"/>
          </w:pPr>
        </w:pPrChange>
      </w:pPr>
      <w:del w:id="388" w:author="Arfa Aijazi" w:date="2023-05-19T02:42:00Z">
        <w:r w:rsidDel="00306945">
          <w:delText xml:space="preserve">94. </w:delText>
        </w:r>
        <w:r w:rsidR="00ED5988" w:rsidRPr="00ED5988" w:rsidDel="00306945">
          <w:delText>ANSI/ASHRAE, Standard 55-2020: Thermal Environmental Conditions for Human Occupancy, American Society of Heating, Refrigerating and Air-Conditioning Engineering, Atlanta, GA, 2020.</w:delText>
        </w:r>
      </w:del>
    </w:p>
    <w:p w14:paraId="561AF77B" w14:textId="1873D3AF" w:rsidR="00A46F95" w:rsidRDefault="00A46F95" w:rsidP="00644DB8">
      <w:pPr>
        <w:pStyle w:val="Heading1"/>
      </w:pPr>
      <w:r>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w:t>
      </w:r>
      <w:commentRangeStart w:id="389"/>
      <w:r>
        <w:t xml:space="preserve">also thank </w:t>
      </w:r>
      <w:commentRangeEnd w:id="389"/>
      <w:r w:rsidR="00EC3164">
        <w:rPr>
          <w:rStyle w:val="CommentReference"/>
        </w:rPr>
        <w:commentReference w:id="389"/>
      </w:r>
      <w:r>
        <w:t xml:space="preserve">Professor Ed </w:t>
      </w:r>
      <w:proofErr w:type="spellStart"/>
      <w:r>
        <w:t>Arens</w:t>
      </w:r>
      <w:proofErr w:type="spellEnd"/>
      <w:r>
        <w:t xml:space="preserve">, Charlie Huizenga, and Dr. </w:t>
      </w:r>
      <w:proofErr w:type="spellStart"/>
      <w:r>
        <w:t>Yingdong</w:t>
      </w:r>
      <w:proofErr w:type="spellEnd"/>
      <w:r>
        <w:t xml:space="preserve"> He with the CBE at the University of California, Berkeley for their assistance with using the Controlled Environmental Chamber (CEC) and the thermal manikin</w:t>
      </w:r>
      <w:r w:rsidR="00025846">
        <w:t xml:space="preserve"> and </w:t>
      </w:r>
      <w:ins w:id="390" w:author="Arfa Aijazi" w:date="2023-05-18T17:22:00Z">
        <w:r w:rsidR="002E3622">
          <w:t xml:space="preserve">Dr. </w:t>
        </w:r>
      </w:ins>
      <w:r w:rsidR="00025846">
        <w:t xml:space="preserve">Federico Tartarini, </w:t>
      </w:r>
      <w:r w:rsidR="00863756">
        <w:t xml:space="preserve">formerly affiliated with the </w:t>
      </w:r>
      <w:r w:rsidR="00863756">
        <w:lastRenderedPageBreak/>
        <w:t xml:space="preserve">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0C189363" w14:textId="1D3E6F62" w:rsidR="000311DB" w:rsidRDefault="00A46F95" w:rsidP="00A46F95">
      <w:r>
        <w:t xml:space="preserve">Correspondence to </w:t>
      </w:r>
      <w:hyperlink r:id="rId16" w:history="1">
        <w:r w:rsidRPr="007C33C2">
          <w:rPr>
            <w:rStyle w:val="Hyperlink"/>
          </w:rPr>
          <w:t>Stefano Schiavon</w:t>
        </w:r>
      </w:hyperlink>
      <w:r>
        <w:t>.</w:t>
      </w:r>
    </w:p>
    <w:p w14:paraId="7AF82831" w14:textId="77777777" w:rsidR="00A23477" w:rsidRDefault="00A23477" w:rsidP="00A23477">
      <w:pPr>
        <w:spacing w:after="0" w:line="240" w:lineRule="auto"/>
        <w:jc w:val="left"/>
        <w:sectPr w:rsidR="00A23477">
          <w:pgSz w:w="12240" w:h="15840"/>
          <w:pgMar w:top="1440" w:right="1440" w:bottom="1440" w:left="1440" w:header="720" w:footer="720" w:gutter="0"/>
          <w:cols w:space="720"/>
          <w:docGrid w:linePitch="360"/>
        </w:sectPr>
      </w:pPr>
    </w:p>
    <w:p w14:paraId="3F72E1B1" w14:textId="2CB5FF18" w:rsidR="00235A5A" w:rsidRPr="00235A5A" w:rsidRDefault="000311DB" w:rsidP="00C83AC6">
      <w:pPr>
        <w:pStyle w:val="Heading1"/>
      </w:pPr>
      <w:r>
        <w:lastRenderedPageBreak/>
        <w:t>Supplementary Information</w:t>
      </w:r>
    </w:p>
    <w:p w14:paraId="7FC8E99A" w14:textId="4E33A402" w:rsidR="006D0622" w:rsidRDefault="006D0622" w:rsidP="00F62F70">
      <w:pPr>
        <w:pStyle w:val="Caption"/>
      </w:pPr>
      <w:bookmarkStart w:id="391" w:name="_Ref123122666"/>
      <w:bookmarkStart w:id="392" w:name="_Toc123123947"/>
      <w:r>
        <w:t xml:space="preserve">Supplementary Table </w:t>
      </w:r>
      <w:fldSimple w:instr=" SEQ Supplementary_Table \* ARABIC ">
        <w:r>
          <w:rPr>
            <w:noProof/>
          </w:rPr>
          <w:t>1</w:t>
        </w:r>
      </w:fldSimple>
      <w:bookmarkEnd w:id="391"/>
      <w:r>
        <w:t xml:space="preserve">: </w:t>
      </w:r>
      <w:r>
        <w:rPr>
          <w:noProof/>
        </w:rPr>
        <w:t>Thermal manikin body segments and associated surface area and core temperature setting for comfort mode per the Advanced Berkeley Comfort model</w:t>
      </w:r>
      <w:r>
        <w:fldChar w:fldCharType="begin"/>
      </w:r>
      <w:r w:rsidR="00105E3B">
        <w:instrText xml:space="preserve"> ADDIN ZOTERO_ITEM CSL_CITATION {"citationID":"uaFcYBrk","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00306945" w:rsidRPr="00306945">
        <w:rPr>
          <w:rFonts w:cs="Times New Roman"/>
          <w:sz w:val="22"/>
          <w:vertAlign w:val="superscript"/>
        </w:rPr>
        <w:t>63</w:t>
      </w:r>
      <w:r>
        <w:fldChar w:fldCharType="end"/>
      </w:r>
      <w:r>
        <w:rPr>
          <w:noProof/>
        </w:rPr>
        <w:t>.</w:t>
      </w:r>
      <w:bookmarkEnd w:id="392"/>
      <w:r>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BF1F00" w14:paraId="0161ADCD" w14:textId="77777777" w:rsidTr="00B20484">
        <w:tc>
          <w:tcPr>
            <w:tcW w:w="0" w:type="auto"/>
          </w:tcPr>
          <w:p w14:paraId="4E63939F" w14:textId="77777777" w:rsidR="00BF1F00" w:rsidRDefault="00BF1F00" w:rsidP="00B20484">
            <w:pPr>
              <w:pStyle w:val="Tabletext"/>
            </w:pPr>
          </w:p>
        </w:tc>
        <w:tc>
          <w:tcPr>
            <w:tcW w:w="0" w:type="auto"/>
          </w:tcPr>
          <w:p w14:paraId="5D23248F" w14:textId="77777777" w:rsidR="00BF1F00" w:rsidRPr="00D12370" w:rsidRDefault="00BF1F00" w:rsidP="00B20484">
            <w:pPr>
              <w:pStyle w:val="Tabletext"/>
              <w:rPr>
                <w:b/>
                <w:bCs/>
              </w:rPr>
            </w:pPr>
            <w:r>
              <w:rPr>
                <w:b/>
                <w:bCs/>
              </w:rPr>
              <w:t>Body segment</w:t>
            </w:r>
          </w:p>
        </w:tc>
        <w:tc>
          <w:tcPr>
            <w:tcW w:w="0" w:type="auto"/>
          </w:tcPr>
          <w:p w14:paraId="283E6E13" w14:textId="77777777" w:rsidR="00BF1F00" w:rsidRPr="00D12370" w:rsidRDefault="00BF1F00" w:rsidP="00B20484">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E11867F" w14:textId="77777777" w:rsidR="00BF1F00" w:rsidRPr="00D12370" w:rsidRDefault="00BF1F00" w:rsidP="00B20484">
            <w:pPr>
              <w:pStyle w:val="Tabletext"/>
              <w:rPr>
                <w:b/>
                <w:bCs/>
              </w:rPr>
            </w:pPr>
            <w:r>
              <w:rPr>
                <w:b/>
                <w:bCs/>
              </w:rPr>
              <w:t>Core temperature (°C)</w:t>
            </w:r>
          </w:p>
        </w:tc>
      </w:tr>
      <w:tr w:rsidR="00BF1F00" w14:paraId="552B31CC" w14:textId="77777777" w:rsidTr="00B20484">
        <w:tc>
          <w:tcPr>
            <w:tcW w:w="0" w:type="auto"/>
          </w:tcPr>
          <w:p w14:paraId="1B554819" w14:textId="77777777" w:rsidR="00BF1F00" w:rsidRDefault="00BF1F00" w:rsidP="00B20484">
            <w:pPr>
              <w:pStyle w:val="Tabletext"/>
            </w:pPr>
            <w:r>
              <w:t>1</w:t>
            </w:r>
          </w:p>
        </w:tc>
        <w:tc>
          <w:tcPr>
            <w:tcW w:w="0" w:type="auto"/>
          </w:tcPr>
          <w:p w14:paraId="31BBAA85" w14:textId="77777777" w:rsidR="00BF1F00" w:rsidRDefault="00BF1F00" w:rsidP="00B20484">
            <w:pPr>
              <w:pStyle w:val="Tabletext"/>
            </w:pPr>
            <w:r>
              <w:t>Left foot</w:t>
            </w:r>
          </w:p>
        </w:tc>
        <w:tc>
          <w:tcPr>
            <w:tcW w:w="0" w:type="auto"/>
            <w:vAlign w:val="center"/>
          </w:tcPr>
          <w:p w14:paraId="07898194" w14:textId="77777777" w:rsidR="00BF1F00" w:rsidRDefault="00BF1F00" w:rsidP="00B20484">
            <w:pPr>
              <w:pStyle w:val="Tabletext"/>
            </w:pPr>
            <w:r>
              <w:rPr>
                <w:rFonts w:cs="Calibri"/>
                <w:color w:val="000000"/>
              </w:rPr>
              <w:t>0.05</w:t>
            </w:r>
          </w:p>
        </w:tc>
        <w:tc>
          <w:tcPr>
            <w:tcW w:w="0" w:type="auto"/>
          </w:tcPr>
          <w:p w14:paraId="413CD103" w14:textId="77777777" w:rsidR="00BF1F00" w:rsidRDefault="00BF1F00" w:rsidP="00B20484">
            <w:pPr>
              <w:pStyle w:val="Tabletext"/>
              <w:rPr>
                <w:rFonts w:cs="Calibri"/>
                <w:color w:val="000000"/>
              </w:rPr>
            </w:pPr>
            <w:r>
              <w:rPr>
                <w:rFonts w:cs="Calibri"/>
                <w:color w:val="000000"/>
              </w:rPr>
              <w:t>35.1</w:t>
            </w:r>
          </w:p>
        </w:tc>
      </w:tr>
      <w:tr w:rsidR="00BF1F00" w14:paraId="04EED892" w14:textId="77777777" w:rsidTr="00B20484">
        <w:tc>
          <w:tcPr>
            <w:tcW w:w="0" w:type="auto"/>
          </w:tcPr>
          <w:p w14:paraId="75224F33" w14:textId="77777777" w:rsidR="00BF1F00" w:rsidRDefault="00BF1F00" w:rsidP="00B20484">
            <w:pPr>
              <w:pStyle w:val="Tabletext"/>
            </w:pPr>
            <w:r>
              <w:t>2</w:t>
            </w:r>
          </w:p>
        </w:tc>
        <w:tc>
          <w:tcPr>
            <w:tcW w:w="0" w:type="auto"/>
          </w:tcPr>
          <w:p w14:paraId="40454D8A" w14:textId="77777777" w:rsidR="00BF1F00" w:rsidRDefault="00BF1F00" w:rsidP="00B20484">
            <w:pPr>
              <w:pStyle w:val="Tabletext"/>
            </w:pPr>
            <w:r>
              <w:t>Right foot</w:t>
            </w:r>
          </w:p>
        </w:tc>
        <w:tc>
          <w:tcPr>
            <w:tcW w:w="0" w:type="auto"/>
            <w:vAlign w:val="center"/>
          </w:tcPr>
          <w:p w14:paraId="3DBC8445" w14:textId="77777777" w:rsidR="00BF1F00" w:rsidRDefault="00BF1F00" w:rsidP="00B20484">
            <w:pPr>
              <w:pStyle w:val="Tabletext"/>
            </w:pPr>
            <w:r>
              <w:rPr>
                <w:rFonts w:cs="Calibri"/>
                <w:color w:val="000000"/>
              </w:rPr>
              <w:t>0.04</w:t>
            </w:r>
          </w:p>
        </w:tc>
        <w:tc>
          <w:tcPr>
            <w:tcW w:w="0" w:type="auto"/>
          </w:tcPr>
          <w:p w14:paraId="042B1C71" w14:textId="77777777" w:rsidR="00BF1F00" w:rsidRDefault="00BF1F00" w:rsidP="00B20484">
            <w:pPr>
              <w:pStyle w:val="Tabletext"/>
              <w:rPr>
                <w:rFonts w:cs="Calibri"/>
                <w:color w:val="000000"/>
              </w:rPr>
            </w:pPr>
            <w:r>
              <w:rPr>
                <w:rFonts w:cs="Calibri"/>
                <w:color w:val="000000"/>
              </w:rPr>
              <w:t>35.1</w:t>
            </w:r>
          </w:p>
        </w:tc>
      </w:tr>
      <w:tr w:rsidR="00BF1F00" w14:paraId="5A6B1130" w14:textId="77777777" w:rsidTr="00B20484">
        <w:tc>
          <w:tcPr>
            <w:tcW w:w="0" w:type="auto"/>
          </w:tcPr>
          <w:p w14:paraId="59F71162" w14:textId="77777777" w:rsidR="00BF1F00" w:rsidRDefault="00BF1F00" w:rsidP="00B20484">
            <w:pPr>
              <w:pStyle w:val="Tabletext"/>
            </w:pPr>
            <w:r>
              <w:t>3</w:t>
            </w:r>
          </w:p>
        </w:tc>
        <w:tc>
          <w:tcPr>
            <w:tcW w:w="0" w:type="auto"/>
          </w:tcPr>
          <w:p w14:paraId="7662CD37" w14:textId="77777777" w:rsidR="00BF1F00" w:rsidRDefault="00BF1F00" w:rsidP="00B20484">
            <w:pPr>
              <w:pStyle w:val="Tabletext"/>
            </w:pPr>
            <w:r>
              <w:t>Left lower leg</w:t>
            </w:r>
          </w:p>
        </w:tc>
        <w:tc>
          <w:tcPr>
            <w:tcW w:w="0" w:type="auto"/>
            <w:vAlign w:val="center"/>
          </w:tcPr>
          <w:p w14:paraId="4767B768" w14:textId="77777777" w:rsidR="00BF1F00" w:rsidRDefault="00BF1F00" w:rsidP="00B20484">
            <w:pPr>
              <w:pStyle w:val="Tabletext"/>
            </w:pPr>
            <w:r>
              <w:rPr>
                <w:rFonts w:cs="Calibri"/>
                <w:color w:val="000000"/>
              </w:rPr>
              <w:t>0.09</w:t>
            </w:r>
          </w:p>
        </w:tc>
        <w:tc>
          <w:tcPr>
            <w:tcW w:w="0" w:type="auto"/>
          </w:tcPr>
          <w:p w14:paraId="70F3F781" w14:textId="77777777" w:rsidR="00BF1F00" w:rsidRDefault="00BF1F00" w:rsidP="00B20484">
            <w:pPr>
              <w:pStyle w:val="Tabletext"/>
              <w:rPr>
                <w:rFonts w:cs="Calibri"/>
                <w:color w:val="000000"/>
              </w:rPr>
            </w:pPr>
            <w:r>
              <w:rPr>
                <w:rFonts w:cs="Calibri"/>
                <w:color w:val="000000"/>
              </w:rPr>
              <w:t>35.6</w:t>
            </w:r>
          </w:p>
        </w:tc>
      </w:tr>
      <w:tr w:rsidR="00BF1F00" w14:paraId="3A13EB14" w14:textId="77777777" w:rsidTr="00B20484">
        <w:tc>
          <w:tcPr>
            <w:tcW w:w="0" w:type="auto"/>
          </w:tcPr>
          <w:p w14:paraId="587F4C0E" w14:textId="77777777" w:rsidR="00BF1F00" w:rsidRDefault="00BF1F00" w:rsidP="00B20484">
            <w:pPr>
              <w:pStyle w:val="Tabletext"/>
            </w:pPr>
            <w:r>
              <w:t>4</w:t>
            </w:r>
          </w:p>
        </w:tc>
        <w:tc>
          <w:tcPr>
            <w:tcW w:w="0" w:type="auto"/>
          </w:tcPr>
          <w:p w14:paraId="2695AB53" w14:textId="77777777" w:rsidR="00BF1F00" w:rsidRDefault="00BF1F00" w:rsidP="00B20484">
            <w:pPr>
              <w:pStyle w:val="Tabletext"/>
            </w:pPr>
            <w:r>
              <w:t>Right lower leg</w:t>
            </w:r>
          </w:p>
        </w:tc>
        <w:tc>
          <w:tcPr>
            <w:tcW w:w="0" w:type="auto"/>
            <w:vAlign w:val="center"/>
          </w:tcPr>
          <w:p w14:paraId="56DA5AC1" w14:textId="77777777" w:rsidR="00BF1F00" w:rsidRDefault="00BF1F00" w:rsidP="00B20484">
            <w:pPr>
              <w:pStyle w:val="Tabletext"/>
            </w:pPr>
            <w:r>
              <w:rPr>
                <w:rFonts w:cs="Calibri"/>
                <w:color w:val="000000"/>
              </w:rPr>
              <w:t>0.09</w:t>
            </w:r>
          </w:p>
        </w:tc>
        <w:tc>
          <w:tcPr>
            <w:tcW w:w="0" w:type="auto"/>
          </w:tcPr>
          <w:p w14:paraId="11D88285" w14:textId="77777777" w:rsidR="00BF1F00" w:rsidRDefault="00BF1F00" w:rsidP="00B20484">
            <w:pPr>
              <w:pStyle w:val="Tabletext"/>
              <w:rPr>
                <w:rFonts w:cs="Calibri"/>
                <w:color w:val="000000"/>
              </w:rPr>
            </w:pPr>
            <w:r>
              <w:rPr>
                <w:rFonts w:cs="Calibri"/>
                <w:color w:val="000000"/>
              </w:rPr>
              <w:t>35.6</w:t>
            </w:r>
          </w:p>
        </w:tc>
      </w:tr>
      <w:tr w:rsidR="00BF1F00" w14:paraId="579ED4DA" w14:textId="77777777" w:rsidTr="00B20484">
        <w:tc>
          <w:tcPr>
            <w:tcW w:w="0" w:type="auto"/>
          </w:tcPr>
          <w:p w14:paraId="292E320A" w14:textId="77777777" w:rsidR="00BF1F00" w:rsidRDefault="00BF1F00" w:rsidP="00B20484">
            <w:pPr>
              <w:pStyle w:val="Tabletext"/>
            </w:pPr>
            <w:r>
              <w:t>5</w:t>
            </w:r>
          </w:p>
        </w:tc>
        <w:tc>
          <w:tcPr>
            <w:tcW w:w="0" w:type="auto"/>
          </w:tcPr>
          <w:p w14:paraId="6C425FF4" w14:textId="77777777" w:rsidR="00BF1F00" w:rsidRDefault="00BF1F00" w:rsidP="00B20484">
            <w:pPr>
              <w:pStyle w:val="Tabletext"/>
            </w:pPr>
            <w:r>
              <w:t>Left thigh</w:t>
            </w:r>
          </w:p>
        </w:tc>
        <w:tc>
          <w:tcPr>
            <w:tcW w:w="0" w:type="auto"/>
            <w:vAlign w:val="center"/>
          </w:tcPr>
          <w:p w14:paraId="496807EE" w14:textId="77777777" w:rsidR="00BF1F00" w:rsidRDefault="00BF1F00" w:rsidP="00B20484">
            <w:pPr>
              <w:pStyle w:val="Tabletext"/>
            </w:pPr>
            <w:r>
              <w:rPr>
                <w:rFonts w:cs="Calibri"/>
                <w:color w:val="000000"/>
              </w:rPr>
              <w:t>0.16</w:t>
            </w:r>
          </w:p>
        </w:tc>
        <w:tc>
          <w:tcPr>
            <w:tcW w:w="0" w:type="auto"/>
          </w:tcPr>
          <w:p w14:paraId="37050BB4" w14:textId="77777777" w:rsidR="00BF1F00" w:rsidRDefault="00BF1F00" w:rsidP="00B20484">
            <w:pPr>
              <w:pStyle w:val="Tabletext"/>
              <w:rPr>
                <w:rFonts w:cs="Calibri"/>
                <w:color w:val="000000"/>
              </w:rPr>
            </w:pPr>
            <w:r>
              <w:rPr>
                <w:rFonts w:cs="Calibri"/>
                <w:color w:val="000000"/>
              </w:rPr>
              <w:t>35.8</w:t>
            </w:r>
          </w:p>
        </w:tc>
      </w:tr>
      <w:tr w:rsidR="00BF1F00" w14:paraId="62DFEF38" w14:textId="77777777" w:rsidTr="00B20484">
        <w:tc>
          <w:tcPr>
            <w:tcW w:w="0" w:type="auto"/>
          </w:tcPr>
          <w:p w14:paraId="03588E95" w14:textId="77777777" w:rsidR="00BF1F00" w:rsidRDefault="00BF1F00" w:rsidP="00B20484">
            <w:pPr>
              <w:pStyle w:val="Tabletext"/>
            </w:pPr>
            <w:r>
              <w:t>6</w:t>
            </w:r>
          </w:p>
        </w:tc>
        <w:tc>
          <w:tcPr>
            <w:tcW w:w="0" w:type="auto"/>
          </w:tcPr>
          <w:p w14:paraId="7762A65E" w14:textId="77777777" w:rsidR="00BF1F00" w:rsidRDefault="00BF1F00" w:rsidP="00B20484">
            <w:pPr>
              <w:pStyle w:val="Tabletext"/>
            </w:pPr>
            <w:r>
              <w:t>Right thigh</w:t>
            </w:r>
          </w:p>
        </w:tc>
        <w:tc>
          <w:tcPr>
            <w:tcW w:w="0" w:type="auto"/>
            <w:vAlign w:val="center"/>
          </w:tcPr>
          <w:p w14:paraId="1E9565DA" w14:textId="77777777" w:rsidR="00BF1F00" w:rsidRDefault="00BF1F00" w:rsidP="00B20484">
            <w:pPr>
              <w:pStyle w:val="Tabletext"/>
            </w:pPr>
            <w:r>
              <w:rPr>
                <w:rFonts w:cs="Calibri"/>
                <w:color w:val="000000"/>
              </w:rPr>
              <w:t>0.17</w:t>
            </w:r>
          </w:p>
        </w:tc>
        <w:tc>
          <w:tcPr>
            <w:tcW w:w="0" w:type="auto"/>
          </w:tcPr>
          <w:p w14:paraId="64711FDB" w14:textId="77777777" w:rsidR="00BF1F00" w:rsidRDefault="00BF1F00" w:rsidP="00B20484">
            <w:pPr>
              <w:pStyle w:val="Tabletext"/>
              <w:rPr>
                <w:rFonts w:cs="Calibri"/>
                <w:color w:val="000000"/>
              </w:rPr>
            </w:pPr>
            <w:r>
              <w:rPr>
                <w:rFonts w:cs="Calibri"/>
                <w:color w:val="000000"/>
              </w:rPr>
              <w:t>35.8</w:t>
            </w:r>
          </w:p>
        </w:tc>
      </w:tr>
      <w:tr w:rsidR="00BF1F00" w14:paraId="65777167" w14:textId="77777777" w:rsidTr="00B20484">
        <w:tc>
          <w:tcPr>
            <w:tcW w:w="0" w:type="auto"/>
          </w:tcPr>
          <w:p w14:paraId="43E92F4E" w14:textId="77777777" w:rsidR="00BF1F00" w:rsidRDefault="00BF1F00" w:rsidP="00B20484">
            <w:pPr>
              <w:pStyle w:val="Tabletext"/>
            </w:pPr>
            <w:r>
              <w:t>7</w:t>
            </w:r>
          </w:p>
        </w:tc>
        <w:tc>
          <w:tcPr>
            <w:tcW w:w="0" w:type="auto"/>
          </w:tcPr>
          <w:p w14:paraId="63C895C1" w14:textId="77777777" w:rsidR="00BF1F00" w:rsidRDefault="00BF1F00" w:rsidP="00B20484">
            <w:pPr>
              <w:pStyle w:val="Tabletext"/>
            </w:pPr>
            <w:r>
              <w:t>Pelvis</w:t>
            </w:r>
          </w:p>
        </w:tc>
        <w:tc>
          <w:tcPr>
            <w:tcW w:w="0" w:type="auto"/>
            <w:vAlign w:val="center"/>
          </w:tcPr>
          <w:p w14:paraId="212605D3" w14:textId="77777777" w:rsidR="00BF1F00" w:rsidRDefault="00BF1F00" w:rsidP="00B20484">
            <w:pPr>
              <w:pStyle w:val="Tabletext"/>
            </w:pPr>
            <w:r>
              <w:rPr>
                <w:rFonts w:cs="Calibri"/>
                <w:color w:val="000000"/>
              </w:rPr>
              <w:t>0.17</w:t>
            </w:r>
          </w:p>
        </w:tc>
        <w:tc>
          <w:tcPr>
            <w:tcW w:w="0" w:type="auto"/>
          </w:tcPr>
          <w:p w14:paraId="4ABA3B08" w14:textId="77777777" w:rsidR="00BF1F00" w:rsidRDefault="00BF1F00" w:rsidP="00B20484">
            <w:pPr>
              <w:pStyle w:val="Tabletext"/>
              <w:rPr>
                <w:rFonts w:cs="Calibri"/>
                <w:color w:val="000000"/>
              </w:rPr>
            </w:pPr>
            <w:r>
              <w:rPr>
                <w:rFonts w:cs="Calibri"/>
                <w:color w:val="000000"/>
              </w:rPr>
              <w:t>36.3</w:t>
            </w:r>
          </w:p>
        </w:tc>
      </w:tr>
      <w:tr w:rsidR="00BF1F00" w14:paraId="1F8BB7BE" w14:textId="77777777" w:rsidTr="00B20484">
        <w:tc>
          <w:tcPr>
            <w:tcW w:w="0" w:type="auto"/>
          </w:tcPr>
          <w:p w14:paraId="324671E8" w14:textId="77777777" w:rsidR="00BF1F00" w:rsidRDefault="00BF1F00" w:rsidP="00B20484">
            <w:pPr>
              <w:pStyle w:val="Tabletext"/>
            </w:pPr>
            <w:r>
              <w:t>8</w:t>
            </w:r>
          </w:p>
        </w:tc>
        <w:tc>
          <w:tcPr>
            <w:tcW w:w="0" w:type="auto"/>
          </w:tcPr>
          <w:p w14:paraId="538CA3ED" w14:textId="77777777" w:rsidR="00BF1F00" w:rsidRDefault="00BF1F00" w:rsidP="00B20484">
            <w:pPr>
              <w:pStyle w:val="Tabletext"/>
            </w:pPr>
            <w:r>
              <w:t>Head</w:t>
            </w:r>
          </w:p>
        </w:tc>
        <w:tc>
          <w:tcPr>
            <w:tcW w:w="0" w:type="auto"/>
            <w:vAlign w:val="center"/>
          </w:tcPr>
          <w:p w14:paraId="5579A259" w14:textId="77777777" w:rsidR="00BF1F00" w:rsidRDefault="00BF1F00" w:rsidP="00B20484">
            <w:pPr>
              <w:pStyle w:val="Tabletext"/>
            </w:pPr>
            <w:r>
              <w:rPr>
                <w:rFonts w:cs="Calibri"/>
                <w:color w:val="000000"/>
              </w:rPr>
              <w:t>0.11</w:t>
            </w:r>
          </w:p>
        </w:tc>
        <w:tc>
          <w:tcPr>
            <w:tcW w:w="0" w:type="auto"/>
          </w:tcPr>
          <w:p w14:paraId="365615B6" w14:textId="77777777" w:rsidR="00BF1F00" w:rsidRDefault="00BF1F00" w:rsidP="00B20484">
            <w:pPr>
              <w:pStyle w:val="Tabletext"/>
              <w:rPr>
                <w:rFonts w:cs="Calibri"/>
                <w:color w:val="000000"/>
              </w:rPr>
            </w:pPr>
            <w:r>
              <w:rPr>
                <w:rFonts w:cs="Calibri"/>
                <w:color w:val="000000"/>
              </w:rPr>
              <w:t>36.9</w:t>
            </w:r>
          </w:p>
        </w:tc>
      </w:tr>
      <w:tr w:rsidR="00BF1F00" w14:paraId="45D55E54" w14:textId="77777777" w:rsidTr="00B20484">
        <w:tc>
          <w:tcPr>
            <w:tcW w:w="0" w:type="auto"/>
          </w:tcPr>
          <w:p w14:paraId="4E14B895" w14:textId="77777777" w:rsidR="00BF1F00" w:rsidRDefault="00BF1F00" w:rsidP="00B20484">
            <w:pPr>
              <w:pStyle w:val="Tabletext"/>
            </w:pPr>
            <w:r>
              <w:t>9</w:t>
            </w:r>
          </w:p>
        </w:tc>
        <w:tc>
          <w:tcPr>
            <w:tcW w:w="0" w:type="auto"/>
          </w:tcPr>
          <w:p w14:paraId="0BFA0DB0" w14:textId="77777777" w:rsidR="00BF1F00" w:rsidRDefault="00BF1F00" w:rsidP="00B20484">
            <w:pPr>
              <w:pStyle w:val="Tabletext"/>
            </w:pPr>
            <w:r>
              <w:t>Left hand</w:t>
            </w:r>
          </w:p>
        </w:tc>
        <w:tc>
          <w:tcPr>
            <w:tcW w:w="0" w:type="auto"/>
            <w:vAlign w:val="center"/>
          </w:tcPr>
          <w:p w14:paraId="12EBDF73" w14:textId="77777777" w:rsidR="00BF1F00" w:rsidRDefault="00BF1F00" w:rsidP="00B20484">
            <w:pPr>
              <w:pStyle w:val="Tabletext"/>
            </w:pPr>
            <w:r>
              <w:rPr>
                <w:rFonts w:cs="Calibri"/>
                <w:color w:val="000000"/>
              </w:rPr>
              <w:t>0.04</w:t>
            </w:r>
          </w:p>
        </w:tc>
        <w:tc>
          <w:tcPr>
            <w:tcW w:w="0" w:type="auto"/>
          </w:tcPr>
          <w:p w14:paraId="7DE7EF54" w14:textId="77777777" w:rsidR="00BF1F00" w:rsidRDefault="00BF1F00" w:rsidP="00B20484">
            <w:pPr>
              <w:pStyle w:val="Tabletext"/>
              <w:rPr>
                <w:rFonts w:cs="Calibri"/>
                <w:color w:val="000000"/>
              </w:rPr>
            </w:pPr>
            <w:r>
              <w:rPr>
                <w:rFonts w:cs="Calibri"/>
                <w:color w:val="000000"/>
              </w:rPr>
              <w:t>35.4</w:t>
            </w:r>
          </w:p>
        </w:tc>
      </w:tr>
      <w:tr w:rsidR="00BF1F00" w14:paraId="5A8B11F0" w14:textId="77777777" w:rsidTr="00B20484">
        <w:tc>
          <w:tcPr>
            <w:tcW w:w="0" w:type="auto"/>
          </w:tcPr>
          <w:p w14:paraId="25909D40" w14:textId="77777777" w:rsidR="00BF1F00" w:rsidRDefault="00BF1F00" w:rsidP="00B20484">
            <w:pPr>
              <w:pStyle w:val="Tabletext"/>
            </w:pPr>
            <w:r>
              <w:t>10</w:t>
            </w:r>
          </w:p>
        </w:tc>
        <w:tc>
          <w:tcPr>
            <w:tcW w:w="0" w:type="auto"/>
          </w:tcPr>
          <w:p w14:paraId="37ED66D5" w14:textId="77777777" w:rsidR="00BF1F00" w:rsidRDefault="00BF1F00" w:rsidP="00B20484">
            <w:pPr>
              <w:pStyle w:val="Tabletext"/>
            </w:pPr>
            <w:r>
              <w:t>Right hand</w:t>
            </w:r>
          </w:p>
        </w:tc>
        <w:tc>
          <w:tcPr>
            <w:tcW w:w="0" w:type="auto"/>
            <w:vAlign w:val="center"/>
          </w:tcPr>
          <w:p w14:paraId="298ED744" w14:textId="77777777" w:rsidR="00BF1F00" w:rsidRDefault="00BF1F00" w:rsidP="00B20484">
            <w:pPr>
              <w:pStyle w:val="Tabletext"/>
            </w:pPr>
            <w:r>
              <w:rPr>
                <w:rFonts w:cs="Calibri"/>
                <w:color w:val="000000"/>
              </w:rPr>
              <w:t>0.04</w:t>
            </w:r>
          </w:p>
        </w:tc>
        <w:tc>
          <w:tcPr>
            <w:tcW w:w="0" w:type="auto"/>
          </w:tcPr>
          <w:p w14:paraId="67E51608" w14:textId="77777777" w:rsidR="00BF1F00" w:rsidRDefault="00BF1F00" w:rsidP="00B20484">
            <w:pPr>
              <w:pStyle w:val="Tabletext"/>
              <w:rPr>
                <w:rFonts w:cs="Calibri"/>
                <w:color w:val="000000"/>
              </w:rPr>
            </w:pPr>
            <w:r>
              <w:rPr>
                <w:rFonts w:cs="Calibri"/>
                <w:color w:val="000000"/>
              </w:rPr>
              <w:t>35.4</w:t>
            </w:r>
          </w:p>
        </w:tc>
      </w:tr>
      <w:tr w:rsidR="00BF1F00" w14:paraId="3F2442D9" w14:textId="77777777" w:rsidTr="00B20484">
        <w:tc>
          <w:tcPr>
            <w:tcW w:w="0" w:type="auto"/>
          </w:tcPr>
          <w:p w14:paraId="243C06A5" w14:textId="77777777" w:rsidR="00BF1F00" w:rsidRDefault="00BF1F00" w:rsidP="00B20484">
            <w:pPr>
              <w:pStyle w:val="Tabletext"/>
            </w:pPr>
            <w:r>
              <w:t>11</w:t>
            </w:r>
          </w:p>
        </w:tc>
        <w:tc>
          <w:tcPr>
            <w:tcW w:w="0" w:type="auto"/>
          </w:tcPr>
          <w:p w14:paraId="2DD7B558" w14:textId="77777777" w:rsidR="00BF1F00" w:rsidRDefault="00BF1F00" w:rsidP="00B20484">
            <w:pPr>
              <w:pStyle w:val="Tabletext"/>
            </w:pPr>
            <w:r>
              <w:t>Left forearm</w:t>
            </w:r>
          </w:p>
        </w:tc>
        <w:tc>
          <w:tcPr>
            <w:tcW w:w="0" w:type="auto"/>
            <w:vAlign w:val="center"/>
          </w:tcPr>
          <w:p w14:paraId="4754BCCC" w14:textId="77777777" w:rsidR="00BF1F00" w:rsidRDefault="00BF1F00" w:rsidP="00B20484">
            <w:pPr>
              <w:pStyle w:val="Tabletext"/>
            </w:pPr>
            <w:r>
              <w:rPr>
                <w:rFonts w:cs="Calibri"/>
                <w:color w:val="000000"/>
              </w:rPr>
              <w:t>0.05</w:t>
            </w:r>
          </w:p>
        </w:tc>
        <w:tc>
          <w:tcPr>
            <w:tcW w:w="0" w:type="auto"/>
          </w:tcPr>
          <w:p w14:paraId="18DBB10F" w14:textId="77777777" w:rsidR="00BF1F00" w:rsidRDefault="00BF1F00" w:rsidP="00B20484">
            <w:pPr>
              <w:pStyle w:val="Tabletext"/>
              <w:rPr>
                <w:rFonts w:cs="Calibri"/>
                <w:color w:val="000000"/>
              </w:rPr>
            </w:pPr>
            <w:r>
              <w:rPr>
                <w:rFonts w:cs="Calibri"/>
                <w:color w:val="000000"/>
              </w:rPr>
              <w:t>35.5</w:t>
            </w:r>
          </w:p>
        </w:tc>
      </w:tr>
      <w:tr w:rsidR="00BF1F00" w14:paraId="188760C5" w14:textId="77777777" w:rsidTr="00B20484">
        <w:tc>
          <w:tcPr>
            <w:tcW w:w="0" w:type="auto"/>
          </w:tcPr>
          <w:p w14:paraId="6D2553B9" w14:textId="77777777" w:rsidR="00BF1F00" w:rsidRDefault="00BF1F00" w:rsidP="00B20484">
            <w:pPr>
              <w:pStyle w:val="Tabletext"/>
            </w:pPr>
            <w:r>
              <w:t>12</w:t>
            </w:r>
          </w:p>
        </w:tc>
        <w:tc>
          <w:tcPr>
            <w:tcW w:w="0" w:type="auto"/>
          </w:tcPr>
          <w:p w14:paraId="4C09D8B1" w14:textId="77777777" w:rsidR="00BF1F00" w:rsidRDefault="00BF1F00" w:rsidP="00B20484">
            <w:pPr>
              <w:pStyle w:val="Tabletext"/>
            </w:pPr>
            <w:r>
              <w:t>Right forearm</w:t>
            </w:r>
          </w:p>
        </w:tc>
        <w:tc>
          <w:tcPr>
            <w:tcW w:w="0" w:type="auto"/>
            <w:vAlign w:val="center"/>
          </w:tcPr>
          <w:p w14:paraId="30CADB23" w14:textId="77777777" w:rsidR="00BF1F00" w:rsidRDefault="00BF1F00" w:rsidP="00B20484">
            <w:pPr>
              <w:pStyle w:val="Tabletext"/>
            </w:pPr>
            <w:r>
              <w:rPr>
                <w:rFonts w:cs="Calibri"/>
                <w:color w:val="000000"/>
              </w:rPr>
              <w:t>0.05</w:t>
            </w:r>
          </w:p>
        </w:tc>
        <w:tc>
          <w:tcPr>
            <w:tcW w:w="0" w:type="auto"/>
          </w:tcPr>
          <w:p w14:paraId="7145A993" w14:textId="77777777" w:rsidR="00BF1F00" w:rsidRDefault="00BF1F00" w:rsidP="00B20484">
            <w:pPr>
              <w:pStyle w:val="Tabletext"/>
              <w:rPr>
                <w:rFonts w:cs="Calibri"/>
                <w:color w:val="000000"/>
              </w:rPr>
            </w:pPr>
            <w:r>
              <w:rPr>
                <w:rFonts w:cs="Calibri"/>
                <w:color w:val="000000"/>
              </w:rPr>
              <w:t>35.5</w:t>
            </w:r>
          </w:p>
        </w:tc>
      </w:tr>
      <w:tr w:rsidR="00BF1F00" w14:paraId="0A5AE0A8" w14:textId="77777777" w:rsidTr="00B20484">
        <w:tc>
          <w:tcPr>
            <w:tcW w:w="0" w:type="auto"/>
          </w:tcPr>
          <w:p w14:paraId="1C981C7E" w14:textId="77777777" w:rsidR="00BF1F00" w:rsidRDefault="00BF1F00" w:rsidP="00B20484">
            <w:pPr>
              <w:pStyle w:val="Tabletext"/>
            </w:pPr>
            <w:r>
              <w:t>13</w:t>
            </w:r>
          </w:p>
        </w:tc>
        <w:tc>
          <w:tcPr>
            <w:tcW w:w="0" w:type="auto"/>
          </w:tcPr>
          <w:p w14:paraId="1289C6B9" w14:textId="77777777" w:rsidR="00BF1F00" w:rsidRDefault="00BF1F00" w:rsidP="00B20484">
            <w:pPr>
              <w:pStyle w:val="Tabletext"/>
            </w:pPr>
            <w:r>
              <w:t>Left upper arm</w:t>
            </w:r>
          </w:p>
        </w:tc>
        <w:tc>
          <w:tcPr>
            <w:tcW w:w="0" w:type="auto"/>
            <w:vAlign w:val="center"/>
          </w:tcPr>
          <w:p w14:paraId="4A995C7B" w14:textId="77777777" w:rsidR="00BF1F00" w:rsidRDefault="00BF1F00" w:rsidP="00B20484">
            <w:pPr>
              <w:pStyle w:val="Tabletext"/>
            </w:pPr>
            <w:r>
              <w:rPr>
                <w:rFonts w:cs="Calibri"/>
                <w:color w:val="000000"/>
              </w:rPr>
              <w:t>0.07</w:t>
            </w:r>
          </w:p>
        </w:tc>
        <w:tc>
          <w:tcPr>
            <w:tcW w:w="0" w:type="auto"/>
          </w:tcPr>
          <w:p w14:paraId="787DBA24" w14:textId="77777777" w:rsidR="00BF1F00" w:rsidRDefault="00BF1F00" w:rsidP="00B20484">
            <w:pPr>
              <w:pStyle w:val="Tabletext"/>
              <w:rPr>
                <w:rFonts w:cs="Calibri"/>
                <w:color w:val="000000"/>
              </w:rPr>
            </w:pPr>
            <w:r>
              <w:rPr>
                <w:rFonts w:cs="Calibri"/>
                <w:color w:val="000000"/>
              </w:rPr>
              <w:t>35.8</w:t>
            </w:r>
          </w:p>
        </w:tc>
      </w:tr>
      <w:tr w:rsidR="00BF1F00" w14:paraId="3A1C8C28" w14:textId="77777777" w:rsidTr="00B20484">
        <w:tc>
          <w:tcPr>
            <w:tcW w:w="0" w:type="auto"/>
          </w:tcPr>
          <w:p w14:paraId="5B693DF5" w14:textId="77777777" w:rsidR="00BF1F00" w:rsidRDefault="00BF1F00" w:rsidP="00B20484">
            <w:pPr>
              <w:pStyle w:val="Tabletext"/>
            </w:pPr>
            <w:r>
              <w:t>14</w:t>
            </w:r>
          </w:p>
        </w:tc>
        <w:tc>
          <w:tcPr>
            <w:tcW w:w="0" w:type="auto"/>
          </w:tcPr>
          <w:p w14:paraId="6F7AD14B" w14:textId="77777777" w:rsidR="00BF1F00" w:rsidRDefault="00BF1F00" w:rsidP="00B20484">
            <w:pPr>
              <w:pStyle w:val="Tabletext"/>
            </w:pPr>
            <w:r>
              <w:t>Right upper arm</w:t>
            </w:r>
          </w:p>
        </w:tc>
        <w:tc>
          <w:tcPr>
            <w:tcW w:w="0" w:type="auto"/>
            <w:vAlign w:val="center"/>
          </w:tcPr>
          <w:p w14:paraId="55BC1CA9" w14:textId="77777777" w:rsidR="00BF1F00" w:rsidRDefault="00BF1F00" w:rsidP="00B20484">
            <w:pPr>
              <w:pStyle w:val="Tabletext"/>
            </w:pPr>
            <w:r>
              <w:rPr>
                <w:rFonts w:cs="Calibri"/>
                <w:color w:val="000000"/>
              </w:rPr>
              <w:t>0.08</w:t>
            </w:r>
          </w:p>
        </w:tc>
        <w:tc>
          <w:tcPr>
            <w:tcW w:w="0" w:type="auto"/>
          </w:tcPr>
          <w:p w14:paraId="2CA46752" w14:textId="77777777" w:rsidR="00BF1F00" w:rsidRDefault="00BF1F00" w:rsidP="00B20484">
            <w:pPr>
              <w:pStyle w:val="Tabletext"/>
              <w:rPr>
                <w:rFonts w:cs="Calibri"/>
                <w:color w:val="000000"/>
              </w:rPr>
            </w:pPr>
            <w:r>
              <w:rPr>
                <w:rFonts w:cs="Calibri"/>
                <w:color w:val="000000"/>
              </w:rPr>
              <w:t>35.8</w:t>
            </w:r>
          </w:p>
        </w:tc>
      </w:tr>
      <w:tr w:rsidR="00BF1F00" w14:paraId="1FC99C4C" w14:textId="77777777" w:rsidTr="00B20484">
        <w:tc>
          <w:tcPr>
            <w:tcW w:w="0" w:type="auto"/>
          </w:tcPr>
          <w:p w14:paraId="7439AC6D" w14:textId="77777777" w:rsidR="00BF1F00" w:rsidRDefault="00BF1F00" w:rsidP="00B20484">
            <w:pPr>
              <w:pStyle w:val="Tabletext"/>
            </w:pPr>
            <w:r>
              <w:t>15</w:t>
            </w:r>
          </w:p>
        </w:tc>
        <w:tc>
          <w:tcPr>
            <w:tcW w:w="0" w:type="auto"/>
          </w:tcPr>
          <w:p w14:paraId="6398BFE4" w14:textId="77777777" w:rsidR="00BF1F00" w:rsidRDefault="00BF1F00" w:rsidP="00B20484">
            <w:pPr>
              <w:pStyle w:val="Tabletext"/>
            </w:pPr>
            <w:r>
              <w:t>Chest</w:t>
            </w:r>
          </w:p>
        </w:tc>
        <w:tc>
          <w:tcPr>
            <w:tcW w:w="0" w:type="auto"/>
            <w:vAlign w:val="center"/>
          </w:tcPr>
          <w:p w14:paraId="7606760D" w14:textId="77777777" w:rsidR="00BF1F00" w:rsidRDefault="00BF1F00" w:rsidP="00B20484">
            <w:pPr>
              <w:pStyle w:val="Tabletext"/>
            </w:pPr>
            <w:r>
              <w:rPr>
                <w:rFonts w:cs="Calibri"/>
                <w:color w:val="000000"/>
              </w:rPr>
              <w:t>0.14</w:t>
            </w:r>
          </w:p>
        </w:tc>
        <w:tc>
          <w:tcPr>
            <w:tcW w:w="0" w:type="auto"/>
          </w:tcPr>
          <w:p w14:paraId="70EBC3F6" w14:textId="77777777" w:rsidR="00BF1F00" w:rsidRDefault="00BF1F00" w:rsidP="00B20484">
            <w:pPr>
              <w:pStyle w:val="Tabletext"/>
              <w:rPr>
                <w:rFonts w:cs="Calibri"/>
                <w:color w:val="000000"/>
              </w:rPr>
            </w:pPr>
            <w:r>
              <w:rPr>
                <w:rFonts w:cs="Calibri"/>
                <w:color w:val="000000"/>
              </w:rPr>
              <w:t>36.5</w:t>
            </w:r>
          </w:p>
        </w:tc>
      </w:tr>
      <w:tr w:rsidR="00BF1F00" w14:paraId="1E2381DA" w14:textId="77777777" w:rsidTr="00B20484">
        <w:tc>
          <w:tcPr>
            <w:tcW w:w="0" w:type="auto"/>
          </w:tcPr>
          <w:p w14:paraId="147DC0B1" w14:textId="77777777" w:rsidR="00BF1F00" w:rsidRDefault="00BF1F00" w:rsidP="00B20484">
            <w:pPr>
              <w:pStyle w:val="Tabletext"/>
            </w:pPr>
            <w:r>
              <w:t>16</w:t>
            </w:r>
          </w:p>
        </w:tc>
        <w:tc>
          <w:tcPr>
            <w:tcW w:w="0" w:type="auto"/>
          </w:tcPr>
          <w:p w14:paraId="3755F8CE" w14:textId="77777777" w:rsidR="00BF1F00" w:rsidRDefault="00BF1F00" w:rsidP="00B20484">
            <w:pPr>
              <w:pStyle w:val="Tabletext"/>
            </w:pPr>
            <w:r>
              <w:t>Back</w:t>
            </w:r>
          </w:p>
        </w:tc>
        <w:tc>
          <w:tcPr>
            <w:tcW w:w="0" w:type="auto"/>
            <w:vAlign w:val="center"/>
          </w:tcPr>
          <w:p w14:paraId="7836BAA5" w14:textId="77777777" w:rsidR="00BF1F00" w:rsidRDefault="00BF1F00" w:rsidP="00B20484">
            <w:pPr>
              <w:pStyle w:val="Tabletext"/>
            </w:pPr>
            <w:r>
              <w:rPr>
                <w:rFonts w:cs="Calibri"/>
                <w:color w:val="000000"/>
              </w:rPr>
              <w:t>0.13</w:t>
            </w:r>
          </w:p>
        </w:tc>
        <w:tc>
          <w:tcPr>
            <w:tcW w:w="0" w:type="auto"/>
          </w:tcPr>
          <w:p w14:paraId="66A3348A" w14:textId="77777777" w:rsidR="00BF1F00" w:rsidRDefault="00BF1F00" w:rsidP="00B20484">
            <w:pPr>
              <w:pStyle w:val="Tabletext"/>
              <w:rPr>
                <w:rFonts w:cs="Calibri"/>
                <w:color w:val="000000"/>
              </w:rPr>
            </w:pPr>
            <w:r>
              <w:rPr>
                <w:rFonts w:cs="Calibri"/>
                <w:color w:val="000000"/>
              </w:rPr>
              <w:t>36.5</w:t>
            </w:r>
          </w:p>
        </w:tc>
      </w:tr>
      <w:tr w:rsidR="00BF1F00" w14:paraId="78541734" w14:textId="77777777" w:rsidTr="00B20484">
        <w:tc>
          <w:tcPr>
            <w:tcW w:w="0" w:type="auto"/>
          </w:tcPr>
          <w:p w14:paraId="53395B5D" w14:textId="77777777" w:rsidR="00BF1F00" w:rsidRDefault="00BF1F00" w:rsidP="00B20484">
            <w:pPr>
              <w:pStyle w:val="Tabletext"/>
            </w:pPr>
          </w:p>
        </w:tc>
        <w:tc>
          <w:tcPr>
            <w:tcW w:w="0" w:type="auto"/>
          </w:tcPr>
          <w:p w14:paraId="5A72F073" w14:textId="77777777" w:rsidR="00BF1F00" w:rsidRDefault="00BF1F00" w:rsidP="00B20484">
            <w:pPr>
              <w:pStyle w:val="Tabletext"/>
            </w:pPr>
            <w:r>
              <w:t>Total</w:t>
            </w:r>
          </w:p>
        </w:tc>
        <w:tc>
          <w:tcPr>
            <w:tcW w:w="0" w:type="auto"/>
            <w:vAlign w:val="center"/>
          </w:tcPr>
          <w:p w14:paraId="067F5AAD" w14:textId="77777777" w:rsidR="00BF1F00" w:rsidRDefault="00BF1F00" w:rsidP="00B20484">
            <w:pPr>
              <w:pStyle w:val="Tabletext"/>
            </w:pPr>
            <w:r>
              <w:rPr>
                <w:rFonts w:cs="Calibri"/>
                <w:color w:val="000000"/>
              </w:rPr>
              <w:t>1.48</w:t>
            </w:r>
          </w:p>
        </w:tc>
        <w:tc>
          <w:tcPr>
            <w:tcW w:w="0" w:type="auto"/>
          </w:tcPr>
          <w:p w14:paraId="5EC64BBA" w14:textId="77777777" w:rsidR="00BF1F00" w:rsidRDefault="00BF1F00" w:rsidP="00B20484">
            <w:pPr>
              <w:pStyle w:val="Tabletext"/>
              <w:rPr>
                <w:rFonts w:cs="Calibri"/>
                <w:color w:val="000000"/>
              </w:rPr>
            </w:pPr>
            <w:r>
              <w:rPr>
                <w:rFonts w:cs="Calibri"/>
                <w:color w:val="000000"/>
              </w:rPr>
              <w:t>36.7</w:t>
            </w:r>
          </w:p>
        </w:tc>
      </w:tr>
    </w:tbl>
    <w:p w14:paraId="32DBDF7F" w14:textId="77777777" w:rsidR="006D0622" w:rsidRPr="006D0622" w:rsidRDefault="006D0622" w:rsidP="00F62F70"/>
    <w:p w14:paraId="550CFA20" w14:textId="5B459098" w:rsidR="006D0622" w:rsidRDefault="006D0622" w:rsidP="00F62F70">
      <w:pPr>
        <w:pStyle w:val="Caption"/>
        <w:keepNext/>
      </w:pPr>
      <w:bookmarkStart w:id="393" w:name="_Ref123122593"/>
      <w:bookmarkStart w:id="394" w:name="_Toc123123948"/>
      <w:r>
        <w:t xml:space="preserve">Supplementary Table </w:t>
      </w:r>
      <w:fldSimple w:instr=" SEQ Supplementary_Table \* ARABIC ">
        <w:r>
          <w:rPr>
            <w:noProof/>
          </w:rPr>
          <w:t>2</w:t>
        </w:r>
      </w:fldSimple>
      <w:bookmarkEnd w:id="393"/>
      <w:r>
        <w:t>: Dry-heat transfer coefficient of each body segment of the thermal manikin</w:t>
      </w:r>
      <w:bookmarkEnd w:id="394"/>
    </w:p>
    <w:tbl>
      <w:tblPr>
        <w:tblW w:w="0" w:type="auto"/>
        <w:tblLook w:val="04A0" w:firstRow="1" w:lastRow="0" w:firstColumn="1" w:lastColumn="0" w:noHBand="0" w:noVBand="1"/>
      </w:tblPr>
      <w:tblGrid>
        <w:gridCol w:w="1481"/>
        <w:gridCol w:w="512"/>
        <w:gridCol w:w="629"/>
        <w:gridCol w:w="512"/>
        <w:gridCol w:w="859"/>
      </w:tblGrid>
      <w:tr w:rsidR="00BF1F00" w:rsidRPr="00E60AFB" w14:paraId="3FFBD6B6" w14:textId="77777777" w:rsidTr="00B20484">
        <w:trPr>
          <w:trHeight w:val="285"/>
        </w:trPr>
        <w:tc>
          <w:tcPr>
            <w:tcW w:w="0" w:type="auto"/>
            <w:tcBorders>
              <w:top w:val="nil"/>
              <w:left w:val="nil"/>
              <w:bottom w:val="nil"/>
              <w:right w:val="nil"/>
            </w:tcBorders>
            <w:shd w:val="clear" w:color="auto" w:fill="auto"/>
            <w:noWrap/>
            <w:vAlign w:val="bottom"/>
            <w:hideMark/>
          </w:tcPr>
          <w:p w14:paraId="7651A206" w14:textId="77777777" w:rsidR="00BF1F00" w:rsidRPr="00BD3E3A" w:rsidRDefault="00BF1F00" w:rsidP="00B20484">
            <w:pPr>
              <w:pStyle w:val="Tabletext"/>
            </w:pPr>
          </w:p>
        </w:tc>
        <w:tc>
          <w:tcPr>
            <w:tcW w:w="0" w:type="auto"/>
            <w:gridSpan w:val="2"/>
            <w:tcBorders>
              <w:top w:val="nil"/>
              <w:left w:val="nil"/>
              <w:bottom w:val="nil"/>
              <w:right w:val="nil"/>
            </w:tcBorders>
            <w:shd w:val="clear" w:color="auto" w:fill="auto"/>
            <w:noWrap/>
            <w:vAlign w:val="bottom"/>
            <w:hideMark/>
          </w:tcPr>
          <w:p w14:paraId="34C1C541" w14:textId="77777777" w:rsidR="00BF1F00" w:rsidRPr="00E2155C" w:rsidRDefault="00BF1F00" w:rsidP="00B20484">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08B918DF" w14:textId="77777777" w:rsidR="00BF1F00" w:rsidRPr="00E2155C" w:rsidRDefault="00BF1F00" w:rsidP="00B20484">
            <w:pPr>
              <w:pStyle w:val="Tabletext"/>
              <w:jc w:val="center"/>
              <w:rPr>
                <w:rFonts w:cs="Calibri"/>
                <w:b/>
                <w:bCs/>
                <w:color w:val="000000"/>
              </w:rPr>
            </w:pPr>
            <w:r w:rsidRPr="00E2155C">
              <w:rPr>
                <w:rFonts w:cs="Calibri"/>
                <w:b/>
                <w:bCs/>
                <w:color w:val="000000"/>
              </w:rPr>
              <w:t>28</w:t>
            </w:r>
            <w:r w:rsidRPr="00E2155C">
              <w:rPr>
                <w:b/>
                <w:bCs/>
              </w:rPr>
              <w:t>°C</w:t>
            </w:r>
          </w:p>
        </w:tc>
      </w:tr>
      <w:tr w:rsidR="00BF1F00" w:rsidRPr="00E60AFB" w14:paraId="05DFCAEB" w14:textId="77777777" w:rsidTr="00B20484">
        <w:trPr>
          <w:trHeight w:val="285"/>
        </w:trPr>
        <w:tc>
          <w:tcPr>
            <w:tcW w:w="0" w:type="auto"/>
            <w:tcBorders>
              <w:top w:val="nil"/>
              <w:left w:val="nil"/>
              <w:bottom w:val="nil"/>
              <w:right w:val="nil"/>
            </w:tcBorders>
            <w:shd w:val="clear" w:color="auto" w:fill="auto"/>
            <w:noWrap/>
            <w:vAlign w:val="bottom"/>
            <w:hideMark/>
          </w:tcPr>
          <w:p w14:paraId="3B68EAB2" w14:textId="77777777" w:rsidR="00BF1F00" w:rsidRPr="00E2155C" w:rsidRDefault="00BF1F00" w:rsidP="00B20484">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3007BB1" w14:textId="77777777" w:rsidR="00BF1F00" w:rsidRPr="00E2155C" w:rsidRDefault="00BF1F00" w:rsidP="00B20484">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049604A7" w14:textId="77777777" w:rsidR="00BF1F00" w:rsidRPr="00E2155C" w:rsidRDefault="00BF1F00" w:rsidP="00B20484">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0A3D3BDC" w14:textId="77777777" w:rsidR="00BF1F00" w:rsidRPr="00E2155C" w:rsidRDefault="00BF1F00" w:rsidP="00B20484">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6A2E1B72" w14:textId="77777777" w:rsidR="00BF1F00" w:rsidRPr="00E2155C" w:rsidRDefault="00BF1F00" w:rsidP="00B20484">
            <w:pPr>
              <w:pStyle w:val="Tabletext"/>
              <w:jc w:val="center"/>
              <w:rPr>
                <w:rFonts w:cs="Calibri"/>
                <w:b/>
                <w:bCs/>
                <w:color w:val="000000"/>
              </w:rPr>
            </w:pPr>
            <w:r>
              <w:rPr>
                <w:rFonts w:cs="Calibri"/>
                <w:b/>
                <w:bCs/>
                <w:color w:val="000000"/>
              </w:rPr>
              <w:t>Starfish</w:t>
            </w:r>
          </w:p>
        </w:tc>
      </w:tr>
      <w:tr w:rsidR="00BF1F00" w:rsidRPr="00E60AFB" w14:paraId="7451E719" w14:textId="77777777" w:rsidTr="00B20484">
        <w:trPr>
          <w:trHeight w:val="285"/>
        </w:trPr>
        <w:tc>
          <w:tcPr>
            <w:tcW w:w="0" w:type="auto"/>
            <w:tcBorders>
              <w:top w:val="nil"/>
              <w:left w:val="nil"/>
              <w:bottom w:val="nil"/>
              <w:right w:val="nil"/>
            </w:tcBorders>
            <w:shd w:val="clear" w:color="auto" w:fill="auto"/>
            <w:noWrap/>
            <w:vAlign w:val="bottom"/>
            <w:hideMark/>
          </w:tcPr>
          <w:p w14:paraId="75785F6D" w14:textId="77777777" w:rsidR="00BF1F00" w:rsidRPr="00BD3E3A" w:rsidRDefault="00BF1F00" w:rsidP="00B20484">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5F1D26F" w14:textId="77777777" w:rsidR="00BF1F00" w:rsidRPr="00BD3E3A" w:rsidRDefault="00BF1F00" w:rsidP="00B20484">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922AD49"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25EB5DD" w14:textId="77777777" w:rsidR="00BF1F00" w:rsidRPr="00BD3E3A" w:rsidRDefault="00BF1F00" w:rsidP="00B20484">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673D227" w14:textId="77777777" w:rsidR="00BF1F00" w:rsidRPr="00BD3E3A" w:rsidRDefault="00BF1F00" w:rsidP="00B20484">
            <w:pPr>
              <w:pStyle w:val="Tabletext"/>
              <w:jc w:val="right"/>
              <w:rPr>
                <w:rFonts w:cs="Calibri"/>
                <w:color w:val="000000"/>
              </w:rPr>
            </w:pPr>
            <w:r w:rsidRPr="00BD3E3A">
              <w:rPr>
                <w:rFonts w:cs="Calibri"/>
                <w:color w:val="000000"/>
              </w:rPr>
              <w:t>6.8</w:t>
            </w:r>
          </w:p>
        </w:tc>
      </w:tr>
      <w:tr w:rsidR="00BF1F00" w:rsidRPr="00E60AFB" w14:paraId="0CA3B0B8" w14:textId="77777777" w:rsidTr="00B20484">
        <w:trPr>
          <w:trHeight w:val="285"/>
        </w:trPr>
        <w:tc>
          <w:tcPr>
            <w:tcW w:w="0" w:type="auto"/>
            <w:tcBorders>
              <w:top w:val="nil"/>
              <w:left w:val="nil"/>
              <w:bottom w:val="nil"/>
              <w:right w:val="nil"/>
            </w:tcBorders>
            <w:shd w:val="clear" w:color="auto" w:fill="auto"/>
            <w:noWrap/>
            <w:vAlign w:val="bottom"/>
            <w:hideMark/>
          </w:tcPr>
          <w:p w14:paraId="051BAE7C" w14:textId="77777777" w:rsidR="00BF1F00" w:rsidRPr="00BD3E3A" w:rsidRDefault="00BF1F00" w:rsidP="00B20484">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12017D07" w14:textId="77777777" w:rsidR="00BF1F00" w:rsidRPr="00BD3E3A" w:rsidRDefault="00BF1F00" w:rsidP="00B20484">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E262EF0" w14:textId="77777777" w:rsidR="00BF1F00" w:rsidRPr="00BD3E3A" w:rsidRDefault="00BF1F00" w:rsidP="00B20484">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9E38C45" w14:textId="77777777" w:rsidR="00BF1F00" w:rsidRPr="00BD3E3A" w:rsidRDefault="00BF1F00" w:rsidP="00B20484">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2989202A" w14:textId="77777777" w:rsidR="00BF1F00" w:rsidRPr="00BD3E3A" w:rsidRDefault="00BF1F00" w:rsidP="00B20484">
            <w:pPr>
              <w:pStyle w:val="Tabletext"/>
              <w:jc w:val="right"/>
              <w:rPr>
                <w:rFonts w:cs="Calibri"/>
                <w:color w:val="000000"/>
              </w:rPr>
            </w:pPr>
            <w:r w:rsidRPr="00BD3E3A">
              <w:rPr>
                <w:rFonts w:cs="Calibri"/>
                <w:color w:val="000000"/>
              </w:rPr>
              <w:t>6.0</w:t>
            </w:r>
          </w:p>
        </w:tc>
      </w:tr>
      <w:tr w:rsidR="00BF1F00" w:rsidRPr="00E60AFB" w14:paraId="0732BDE2" w14:textId="77777777" w:rsidTr="00B20484">
        <w:trPr>
          <w:trHeight w:val="285"/>
        </w:trPr>
        <w:tc>
          <w:tcPr>
            <w:tcW w:w="0" w:type="auto"/>
            <w:tcBorders>
              <w:top w:val="nil"/>
              <w:left w:val="nil"/>
              <w:bottom w:val="nil"/>
              <w:right w:val="nil"/>
            </w:tcBorders>
            <w:shd w:val="clear" w:color="auto" w:fill="auto"/>
            <w:noWrap/>
            <w:vAlign w:val="bottom"/>
            <w:hideMark/>
          </w:tcPr>
          <w:p w14:paraId="7EBF44ED" w14:textId="77777777" w:rsidR="00BF1F00" w:rsidRPr="00BD3E3A" w:rsidRDefault="00BF1F00" w:rsidP="00B20484">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0AC4403F" w14:textId="77777777" w:rsidR="00BF1F00" w:rsidRPr="00BD3E3A" w:rsidRDefault="00BF1F00" w:rsidP="00B20484">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25E16603" w14:textId="77777777" w:rsidR="00BF1F00" w:rsidRPr="00BD3E3A" w:rsidRDefault="00BF1F00" w:rsidP="00B20484">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5313529C" w14:textId="77777777" w:rsidR="00BF1F00" w:rsidRPr="00BD3E3A" w:rsidRDefault="00BF1F00" w:rsidP="00B20484">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7551C7D" w14:textId="77777777" w:rsidR="00BF1F00" w:rsidRPr="00BD3E3A" w:rsidRDefault="00BF1F00" w:rsidP="00B20484">
            <w:pPr>
              <w:pStyle w:val="Tabletext"/>
              <w:jc w:val="right"/>
              <w:rPr>
                <w:rFonts w:cs="Calibri"/>
                <w:color w:val="000000"/>
              </w:rPr>
            </w:pPr>
            <w:r w:rsidRPr="00BD3E3A">
              <w:rPr>
                <w:rFonts w:cs="Calibri"/>
                <w:color w:val="000000"/>
              </w:rPr>
              <w:t>4.5</w:t>
            </w:r>
          </w:p>
        </w:tc>
      </w:tr>
      <w:tr w:rsidR="00BF1F00" w:rsidRPr="00E60AFB" w14:paraId="63D898D7" w14:textId="77777777" w:rsidTr="00B20484">
        <w:trPr>
          <w:trHeight w:val="285"/>
        </w:trPr>
        <w:tc>
          <w:tcPr>
            <w:tcW w:w="0" w:type="auto"/>
            <w:tcBorders>
              <w:top w:val="nil"/>
              <w:left w:val="nil"/>
              <w:bottom w:val="nil"/>
              <w:right w:val="nil"/>
            </w:tcBorders>
            <w:shd w:val="clear" w:color="auto" w:fill="auto"/>
            <w:noWrap/>
            <w:vAlign w:val="bottom"/>
            <w:hideMark/>
          </w:tcPr>
          <w:p w14:paraId="40AB2BBE"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1B9EB0C"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47AE8BA" w14:textId="77777777" w:rsidR="00BF1F00" w:rsidRPr="00BD3E3A" w:rsidRDefault="00BF1F00" w:rsidP="00B20484">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0A3EF859" w14:textId="77777777" w:rsidR="00BF1F00" w:rsidRPr="00BD3E3A" w:rsidRDefault="00BF1F00" w:rsidP="00B20484">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2CCA3178"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3D42E130" w14:textId="77777777" w:rsidTr="00B20484">
        <w:trPr>
          <w:trHeight w:val="285"/>
        </w:trPr>
        <w:tc>
          <w:tcPr>
            <w:tcW w:w="0" w:type="auto"/>
            <w:tcBorders>
              <w:top w:val="nil"/>
              <w:left w:val="nil"/>
              <w:bottom w:val="nil"/>
              <w:right w:val="nil"/>
            </w:tcBorders>
            <w:shd w:val="clear" w:color="auto" w:fill="auto"/>
            <w:noWrap/>
            <w:vAlign w:val="bottom"/>
            <w:hideMark/>
          </w:tcPr>
          <w:p w14:paraId="076C5E8E"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63741705"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7A405D0" w14:textId="77777777" w:rsidR="00BF1F00" w:rsidRPr="00BD3E3A" w:rsidRDefault="00BF1F00" w:rsidP="00B20484">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6A7FE516"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78465D1"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3A562093" w14:textId="77777777" w:rsidTr="00B20484">
        <w:trPr>
          <w:trHeight w:val="285"/>
        </w:trPr>
        <w:tc>
          <w:tcPr>
            <w:tcW w:w="0" w:type="auto"/>
            <w:tcBorders>
              <w:top w:val="nil"/>
              <w:left w:val="nil"/>
              <w:bottom w:val="nil"/>
              <w:right w:val="nil"/>
            </w:tcBorders>
            <w:shd w:val="clear" w:color="auto" w:fill="auto"/>
            <w:noWrap/>
            <w:vAlign w:val="bottom"/>
            <w:hideMark/>
          </w:tcPr>
          <w:p w14:paraId="49C5B53F"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0C6FE50" w14:textId="77777777" w:rsidR="00BF1F00" w:rsidRPr="00BD3E3A" w:rsidRDefault="00BF1F00" w:rsidP="00B20484">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2D172765" w14:textId="77777777" w:rsidR="00BF1F00" w:rsidRPr="00BD3E3A" w:rsidRDefault="00BF1F00" w:rsidP="00B20484">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C4F097B" w14:textId="77777777" w:rsidR="00BF1F00" w:rsidRPr="00BD3E3A" w:rsidRDefault="00BF1F00" w:rsidP="00B20484">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F2BB1F0" w14:textId="77777777" w:rsidR="00BF1F00" w:rsidRPr="00BD3E3A" w:rsidRDefault="00BF1F00" w:rsidP="00B20484">
            <w:pPr>
              <w:pStyle w:val="Tabletext"/>
              <w:jc w:val="right"/>
              <w:rPr>
                <w:rFonts w:cs="Calibri"/>
                <w:color w:val="000000"/>
              </w:rPr>
            </w:pPr>
            <w:r w:rsidRPr="00BD3E3A">
              <w:rPr>
                <w:rFonts w:cs="Calibri"/>
                <w:color w:val="000000"/>
              </w:rPr>
              <w:t>8.4</w:t>
            </w:r>
          </w:p>
        </w:tc>
      </w:tr>
      <w:tr w:rsidR="00BF1F00" w:rsidRPr="00E60AFB" w14:paraId="5D062C2E" w14:textId="77777777" w:rsidTr="00B20484">
        <w:trPr>
          <w:trHeight w:val="285"/>
        </w:trPr>
        <w:tc>
          <w:tcPr>
            <w:tcW w:w="0" w:type="auto"/>
            <w:tcBorders>
              <w:top w:val="nil"/>
              <w:left w:val="nil"/>
              <w:bottom w:val="nil"/>
              <w:right w:val="nil"/>
            </w:tcBorders>
            <w:shd w:val="clear" w:color="auto" w:fill="auto"/>
            <w:noWrap/>
            <w:vAlign w:val="bottom"/>
            <w:hideMark/>
          </w:tcPr>
          <w:p w14:paraId="152C7FD2"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67305BA7"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4538F0A2" w14:textId="77777777" w:rsidR="00BF1F00" w:rsidRPr="00BD3E3A" w:rsidRDefault="00BF1F00" w:rsidP="00B20484">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4743DF6"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A79C84D"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411A5228" w14:textId="77777777" w:rsidTr="00B20484">
        <w:trPr>
          <w:trHeight w:val="285"/>
        </w:trPr>
        <w:tc>
          <w:tcPr>
            <w:tcW w:w="0" w:type="auto"/>
            <w:tcBorders>
              <w:top w:val="nil"/>
              <w:left w:val="nil"/>
              <w:bottom w:val="nil"/>
              <w:right w:val="nil"/>
            </w:tcBorders>
            <w:shd w:val="clear" w:color="auto" w:fill="auto"/>
            <w:noWrap/>
            <w:vAlign w:val="bottom"/>
            <w:hideMark/>
          </w:tcPr>
          <w:p w14:paraId="50D9C45D"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D4F13F4" w14:textId="77777777" w:rsidR="00BF1F00" w:rsidRPr="00BD3E3A" w:rsidRDefault="00BF1F00" w:rsidP="00B20484">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DBD4E41" w14:textId="77777777" w:rsidR="00BF1F00" w:rsidRPr="00BD3E3A" w:rsidRDefault="00BF1F00" w:rsidP="00B20484">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127012EB" w14:textId="77777777" w:rsidR="00BF1F00" w:rsidRPr="00BD3E3A" w:rsidRDefault="00BF1F00" w:rsidP="00B20484">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0928C39" w14:textId="77777777" w:rsidR="00BF1F00" w:rsidRPr="00BD3E3A" w:rsidRDefault="00BF1F00" w:rsidP="00B20484">
            <w:pPr>
              <w:pStyle w:val="Tabletext"/>
              <w:jc w:val="right"/>
              <w:rPr>
                <w:rFonts w:cs="Calibri"/>
                <w:color w:val="000000"/>
              </w:rPr>
            </w:pPr>
            <w:r w:rsidRPr="00BD3E3A">
              <w:rPr>
                <w:rFonts w:cs="Calibri"/>
                <w:color w:val="000000"/>
              </w:rPr>
              <w:t>7.6</w:t>
            </w:r>
          </w:p>
        </w:tc>
      </w:tr>
      <w:tr w:rsidR="00BF1F00" w:rsidRPr="00E60AFB" w14:paraId="6FB069EA" w14:textId="77777777" w:rsidTr="00B20484">
        <w:trPr>
          <w:trHeight w:val="285"/>
        </w:trPr>
        <w:tc>
          <w:tcPr>
            <w:tcW w:w="0" w:type="auto"/>
            <w:tcBorders>
              <w:top w:val="nil"/>
              <w:left w:val="nil"/>
              <w:bottom w:val="nil"/>
              <w:right w:val="nil"/>
            </w:tcBorders>
            <w:shd w:val="clear" w:color="auto" w:fill="auto"/>
            <w:noWrap/>
            <w:vAlign w:val="bottom"/>
            <w:hideMark/>
          </w:tcPr>
          <w:p w14:paraId="29CE8E4B" w14:textId="77777777" w:rsidR="00BF1F00" w:rsidRPr="00BD3E3A" w:rsidRDefault="00BF1F00" w:rsidP="00B20484">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74358AD7" w14:textId="77777777" w:rsidR="00BF1F00" w:rsidRPr="00BD3E3A" w:rsidRDefault="00BF1F00" w:rsidP="00B20484">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51C51C4" w14:textId="77777777" w:rsidR="00BF1F00" w:rsidRPr="00BD3E3A" w:rsidRDefault="00BF1F00" w:rsidP="00B20484">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6A79A930" w14:textId="77777777" w:rsidR="00BF1F00" w:rsidRPr="00BD3E3A" w:rsidRDefault="00BF1F00" w:rsidP="00B20484">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585C803C"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23F7DB97" w14:textId="77777777" w:rsidTr="00B20484">
        <w:trPr>
          <w:trHeight w:val="285"/>
        </w:trPr>
        <w:tc>
          <w:tcPr>
            <w:tcW w:w="0" w:type="auto"/>
            <w:tcBorders>
              <w:top w:val="nil"/>
              <w:left w:val="nil"/>
              <w:bottom w:val="nil"/>
              <w:right w:val="nil"/>
            </w:tcBorders>
            <w:shd w:val="clear" w:color="auto" w:fill="auto"/>
            <w:noWrap/>
            <w:vAlign w:val="bottom"/>
            <w:hideMark/>
          </w:tcPr>
          <w:p w14:paraId="5DDC3A54" w14:textId="77777777" w:rsidR="00BF1F00" w:rsidRPr="00BD3E3A" w:rsidRDefault="00BF1F00" w:rsidP="00B20484">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4B6A053" w14:textId="77777777" w:rsidR="00BF1F00" w:rsidRPr="00BD3E3A" w:rsidRDefault="00BF1F00" w:rsidP="00B20484">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4D317B00" w14:textId="77777777" w:rsidR="00BF1F00" w:rsidRPr="00BD3E3A" w:rsidRDefault="00BF1F00" w:rsidP="00B20484">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E488996"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FD3307C" w14:textId="77777777" w:rsidR="00BF1F00" w:rsidRPr="00BD3E3A" w:rsidRDefault="00BF1F00" w:rsidP="00B20484">
            <w:pPr>
              <w:pStyle w:val="Tabletext"/>
              <w:jc w:val="right"/>
              <w:rPr>
                <w:rFonts w:cs="Calibri"/>
                <w:color w:val="000000"/>
              </w:rPr>
            </w:pPr>
            <w:r w:rsidRPr="00BD3E3A">
              <w:rPr>
                <w:rFonts w:cs="Calibri"/>
                <w:color w:val="000000"/>
              </w:rPr>
              <w:t>6.9</w:t>
            </w:r>
          </w:p>
        </w:tc>
      </w:tr>
      <w:tr w:rsidR="00BF1F00" w:rsidRPr="00E60AFB" w14:paraId="1FCA85D3" w14:textId="77777777" w:rsidTr="00B20484">
        <w:trPr>
          <w:trHeight w:val="285"/>
        </w:trPr>
        <w:tc>
          <w:tcPr>
            <w:tcW w:w="0" w:type="auto"/>
            <w:tcBorders>
              <w:top w:val="nil"/>
              <w:left w:val="nil"/>
              <w:bottom w:val="nil"/>
              <w:right w:val="nil"/>
            </w:tcBorders>
            <w:shd w:val="clear" w:color="auto" w:fill="auto"/>
            <w:noWrap/>
            <w:vAlign w:val="bottom"/>
            <w:hideMark/>
          </w:tcPr>
          <w:p w14:paraId="76B001D3"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5942F0EA" w14:textId="77777777" w:rsidR="00BF1F00" w:rsidRPr="00BD3E3A" w:rsidRDefault="00BF1F00" w:rsidP="00B20484">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7821252F" w14:textId="77777777" w:rsidR="00BF1F00" w:rsidRPr="00BD3E3A" w:rsidRDefault="00BF1F00" w:rsidP="00B20484">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A9C76A9" w14:textId="77777777" w:rsidR="00BF1F00" w:rsidRPr="00BD3E3A" w:rsidRDefault="00BF1F00" w:rsidP="00B20484">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4F80EB2A"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6DC8823D" w14:textId="77777777" w:rsidTr="00B20484">
        <w:trPr>
          <w:trHeight w:val="285"/>
        </w:trPr>
        <w:tc>
          <w:tcPr>
            <w:tcW w:w="0" w:type="auto"/>
            <w:tcBorders>
              <w:top w:val="nil"/>
              <w:left w:val="nil"/>
              <w:bottom w:val="nil"/>
              <w:right w:val="nil"/>
            </w:tcBorders>
            <w:shd w:val="clear" w:color="auto" w:fill="auto"/>
            <w:noWrap/>
            <w:vAlign w:val="bottom"/>
            <w:hideMark/>
          </w:tcPr>
          <w:p w14:paraId="377CA1C8"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3573CFD" w14:textId="77777777" w:rsidR="00BF1F00" w:rsidRPr="00BD3E3A" w:rsidRDefault="00BF1F00" w:rsidP="00B20484">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04CB8CC2" w14:textId="77777777" w:rsidR="00BF1F00" w:rsidRPr="00BD3E3A" w:rsidRDefault="00BF1F00" w:rsidP="00B20484">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FE38F99" w14:textId="77777777" w:rsidR="00BF1F00" w:rsidRPr="00BD3E3A" w:rsidRDefault="00BF1F00" w:rsidP="00B20484">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8089F00" w14:textId="77777777" w:rsidR="00BF1F00" w:rsidRPr="00BD3E3A" w:rsidRDefault="00BF1F00" w:rsidP="00B20484">
            <w:pPr>
              <w:pStyle w:val="Tabletext"/>
              <w:jc w:val="right"/>
              <w:rPr>
                <w:rFonts w:cs="Calibri"/>
                <w:color w:val="000000"/>
              </w:rPr>
            </w:pPr>
            <w:r w:rsidRPr="00BD3E3A">
              <w:rPr>
                <w:rFonts w:cs="Calibri"/>
                <w:color w:val="000000"/>
              </w:rPr>
              <w:t>7.9</w:t>
            </w:r>
          </w:p>
        </w:tc>
      </w:tr>
      <w:tr w:rsidR="00BF1F00" w:rsidRPr="00E60AFB" w14:paraId="68F61D6E" w14:textId="77777777" w:rsidTr="00B20484">
        <w:trPr>
          <w:trHeight w:val="285"/>
        </w:trPr>
        <w:tc>
          <w:tcPr>
            <w:tcW w:w="0" w:type="auto"/>
            <w:tcBorders>
              <w:top w:val="nil"/>
              <w:left w:val="nil"/>
              <w:bottom w:val="nil"/>
              <w:right w:val="nil"/>
            </w:tcBorders>
            <w:shd w:val="clear" w:color="auto" w:fill="auto"/>
            <w:noWrap/>
            <w:vAlign w:val="bottom"/>
            <w:hideMark/>
          </w:tcPr>
          <w:p w14:paraId="403943B0"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FE69592" w14:textId="77777777" w:rsidR="00BF1F00" w:rsidRPr="00BD3E3A" w:rsidRDefault="00BF1F00" w:rsidP="00B20484">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7C04EBAF"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3D29D45" w14:textId="77777777" w:rsidR="00BF1F00" w:rsidRPr="00BD3E3A" w:rsidRDefault="00BF1F00" w:rsidP="00B20484">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1E85448"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1D694A5F" w14:textId="77777777" w:rsidTr="00B20484">
        <w:trPr>
          <w:trHeight w:val="285"/>
        </w:trPr>
        <w:tc>
          <w:tcPr>
            <w:tcW w:w="0" w:type="auto"/>
            <w:tcBorders>
              <w:top w:val="nil"/>
              <w:left w:val="nil"/>
              <w:bottom w:val="nil"/>
              <w:right w:val="nil"/>
            </w:tcBorders>
            <w:shd w:val="clear" w:color="auto" w:fill="auto"/>
            <w:noWrap/>
            <w:vAlign w:val="bottom"/>
            <w:hideMark/>
          </w:tcPr>
          <w:p w14:paraId="44D3E58B"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1019E482" w14:textId="77777777" w:rsidR="00BF1F00" w:rsidRPr="00BD3E3A" w:rsidRDefault="00BF1F00" w:rsidP="00B20484">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C600EFD" w14:textId="77777777" w:rsidR="00BF1F00" w:rsidRPr="00BD3E3A" w:rsidRDefault="00BF1F00" w:rsidP="00B20484">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C2BEFDB" w14:textId="77777777" w:rsidR="00BF1F00" w:rsidRPr="00BD3E3A" w:rsidRDefault="00BF1F00" w:rsidP="00B20484">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5C9D6645" w14:textId="77777777" w:rsidR="00BF1F00" w:rsidRPr="00BD3E3A" w:rsidRDefault="00BF1F00" w:rsidP="00B20484">
            <w:pPr>
              <w:pStyle w:val="Tabletext"/>
              <w:jc w:val="right"/>
              <w:rPr>
                <w:rFonts w:cs="Calibri"/>
                <w:color w:val="000000"/>
              </w:rPr>
            </w:pPr>
            <w:r w:rsidRPr="00BD3E3A">
              <w:rPr>
                <w:rFonts w:cs="Calibri"/>
                <w:color w:val="000000"/>
              </w:rPr>
              <w:t>8.1</w:t>
            </w:r>
          </w:p>
        </w:tc>
      </w:tr>
      <w:tr w:rsidR="00BF1F00" w:rsidRPr="00E60AFB" w14:paraId="34C94D68" w14:textId="77777777" w:rsidTr="00B20484">
        <w:trPr>
          <w:trHeight w:val="285"/>
        </w:trPr>
        <w:tc>
          <w:tcPr>
            <w:tcW w:w="0" w:type="auto"/>
            <w:tcBorders>
              <w:top w:val="nil"/>
              <w:left w:val="nil"/>
              <w:bottom w:val="nil"/>
              <w:right w:val="nil"/>
            </w:tcBorders>
            <w:shd w:val="clear" w:color="auto" w:fill="auto"/>
            <w:noWrap/>
            <w:vAlign w:val="bottom"/>
            <w:hideMark/>
          </w:tcPr>
          <w:p w14:paraId="6B56E82A"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0015824E" w14:textId="77777777" w:rsidR="00BF1F00" w:rsidRPr="00BD3E3A" w:rsidRDefault="00BF1F00" w:rsidP="00B20484">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5434A54E"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02B6794F" w14:textId="77777777" w:rsidR="00BF1F00" w:rsidRPr="00BD3E3A" w:rsidRDefault="00BF1F00" w:rsidP="00B20484">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2D586FE4" w14:textId="77777777" w:rsidR="00BF1F00" w:rsidRPr="00BD3E3A" w:rsidRDefault="00BF1F00" w:rsidP="00B20484">
            <w:pPr>
              <w:pStyle w:val="Tabletext"/>
              <w:jc w:val="right"/>
              <w:rPr>
                <w:rFonts w:cs="Calibri"/>
                <w:color w:val="000000"/>
              </w:rPr>
            </w:pPr>
            <w:r w:rsidRPr="00BD3E3A">
              <w:rPr>
                <w:rFonts w:cs="Calibri"/>
                <w:color w:val="000000"/>
              </w:rPr>
              <w:t>7.4</w:t>
            </w:r>
          </w:p>
        </w:tc>
      </w:tr>
      <w:tr w:rsidR="00BF1F00" w:rsidRPr="00E60AFB" w14:paraId="2F18CF02" w14:textId="77777777" w:rsidTr="00B20484">
        <w:trPr>
          <w:trHeight w:val="285"/>
        </w:trPr>
        <w:tc>
          <w:tcPr>
            <w:tcW w:w="0" w:type="auto"/>
            <w:tcBorders>
              <w:top w:val="nil"/>
              <w:left w:val="nil"/>
              <w:bottom w:val="nil"/>
              <w:right w:val="nil"/>
            </w:tcBorders>
            <w:shd w:val="clear" w:color="auto" w:fill="auto"/>
            <w:noWrap/>
            <w:vAlign w:val="bottom"/>
            <w:hideMark/>
          </w:tcPr>
          <w:p w14:paraId="29AB5584" w14:textId="77777777" w:rsidR="00BF1F00" w:rsidRPr="00BD3E3A" w:rsidRDefault="00BF1F00" w:rsidP="00B20484">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CFC6E6A" w14:textId="77777777" w:rsidR="00BF1F00" w:rsidRPr="00BD3E3A" w:rsidRDefault="00BF1F00" w:rsidP="00B20484">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B249A98" w14:textId="77777777" w:rsidR="00BF1F00" w:rsidRPr="00BD3E3A" w:rsidRDefault="00BF1F00" w:rsidP="00B20484">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64B9AFF" w14:textId="77777777" w:rsidR="00BF1F00" w:rsidRPr="00BD3E3A" w:rsidRDefault="00BF1F00" w:rsidP="00B20484">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4D862A7D" w14:textId="77777777" w:rsidR="00BF1F00" w:rsidRPr="00BD3E3A" w:rsidRDefault="00BF1F00" w:rsidP="00B20484">
            <w:pPr>
              <w:pStyle w:val="Tabletext"/>
              <w:jc w:val="right"/>
              <w:rPr>
                <w:rFonts w:cs="Calibri"/>
                <w:color w:val="000000"/>
              </w:rPr>
            </w:pPr>
            <w:r w:rsidRPr="00BD3E3A">
              <w:rPr>
                <w:rFonts w:cs="Calibri"/>
                <w:color w:val="000000"/>
              </w:rPr>
              <w:t>7.4</w:t>
            </w:r>
          </w:p>
        </w:tc>
      </w:tr>
    </w:tbl>
    <w:p w14:paraId="04E53D56" w14:textId="77777777" w:rsidR="00BF1F00" w:rsidRDefault="00BF1F00" w:rsidP="00BF1F00">
      <w:pPr>
        <w:spacing w:after="0" w:line="240" w:lineRule="auto"/>
      </w:pPr>
    </w:p>
    <w:p w14:paraId="359A44F7" w14:textId="77777777" w:rsidR="0084123E" w:rsidRDefault="00BF1F00" w:rsidP="0084123E">
      <w:pPr>
        <w:keepNext/>
        <w:spacing w:after="0" w:line="240" w:lineRule="auto"/>
      </w:pPr>
      <w:r>
        <w:rPr>
          <w:noProof/>
          <w:lang w:eastAsia="zh-CN"/>
        </w:rPr>
        <w:lastRenderedPageBreak/>
        <w:drawing>
          <wp:inline distT="0" distB="0" distL="0" distR="0" wp14:anchorId="74BF847D" wp14:editId="724AA040">
            <wp:extent cx="2971800" cy="26797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6DEF1095" w14:textId="34EE3606" w:rsidR="00BF1F00" w:rsidRDefault="0084123E" w:rsidP="004D74F8">
      <w:pPr>
        <w:pStyle w:val="Caption"/>
      </w:pPr>
      <w:bookmarkStart w:id="395" w:name="_Ref123122832"/>
      <w:bookmarkStart w:id="396" w:name="_Ref123122721"/>
      <w:bookmarkStart w:id="397" w:name="_Toc123123935"/>
      <w:r>
        <w:t xml:space="preserve">Supplementary Fig. </w:t>
      </w:r>
      <w:fldSimple w:instr=" SEQ Supplementary_Fig. \* ARABIC ">
        <w:r w:rsidR="004D74F8">
          <w:rPr>
            <w:noProof/>
          </w:rPr>
          <w:t>1</w:t>
        </w:r>
      </w:fldSimple>
      <w:bookmarkEnd w:id="395"/>
      <w:r>
        <w:t xml:space="preserve">: Baseline </w:t>
      </w:r>
      <w:commentRangeStart w:id="398"/>
      <w:commentRangeEnd w:id="398"/>
      <w:r>
        <w:rPr>
          <w:rStyle w:val="CommentReference"/>
          <w:i w:val="0"/>
          <w:iCs w:val="0"/>
        </w:rPr>
        <w:commentReference w:id="398"/>
      </w:r>
      <w:r>
        <w:t xml:space="preserve">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bookmarkEnd w:id="396"/>
      <w:bookmarkEnd w:id="397"/>
    </w:p>
    <w:p w14:paraId="7D656E1F" w14:textId="3DB68F17" w:rsidR="004D74F8" w:rsidRDefault="00DB714A" w:rsidP="00C83AC6">
      <w:pPr>
        <w:keepNext/>
        <w:spacing w:after="0"/>
      </w:pPr>
      <w:bookmarkStart w:id="399" w:name="_Ref123122854"/>
      <w:r>
        <w:rPr>
          <w:i/>
          <w:iCs/>
          <w:noProof/>
          <w:sz w:val="18"/>
          <w:szCs w:val="18"/>
          <w:lang w:eastAsia="zh-CN"/>
        </w:rPr>
        <w:drawing>
          <wp:inline distT="0" distB="0" distL="0" distR="0" wp14:anchorId="32FF6801" wp14:editId="0C1EC719">
            <wp:extent cx="5486400" cy="27432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bookmarkEnd w:id="399"/>
    </w:p>
    <w:p w14:paraId="46ADEA79" w14:textId="03E86EAA" w:rsidR="00BF1F00" w:rsidRDefault="004D74F8" w:rsidP="004D74F8">
      <w:pPr>
        <w:pStyle w:val="Caption"/>
      </w:pPr>
      <w:bookmarkStart w:id="400" w:name="_Ref123123604"/>
      <w:bookmarkStart w:id="401" w:name="_Toc123123936"/>
      <w:r>
        <w:t xml:space="preserve">Supplementary Fig. </w:t>
      </w:r>
      <w:fldSimple w:instr=" SEQ Supplementary_Fig. \* ARABIC ">
        <w:r w:rsidR="00C83AC6">
          <w:rPr>
            <w:noProof/>
          </w:rPr>
          <w:t>2</w:t>
        </w:r>
      </w:fldSimple>
      <w:bookmarkEnd w:id="400"/>
      <w:r w:rsidR="00C83AC6">
        <w:t>: Pl</w:t>
      </w:r>
      <w:r w:rsidR="00C83AC6" w:rsidRPr="004D74F8">
        <w:t>an view of controlled environmental chamber (CEC) and experimental setup; b) Section view of CEC setup prior to experiment with annotations. Ambient temperature sensors (green outline) were added for clarity. Ambient temperature sensors were present during experimental run.</w:t>
      </w:r>
      <w:bookmarkEnd w:id="401"/>
      <w:r w:rsidR="00C83AC6" w:rsidRPr="004D74F8">
        <w:t xml:space="preserve"> </w:t>
      </w:r>
      <w:r>
        <w:t xml:space="preserve"> </w:t>
      </w:r>
    </w:p>
    <w:p w14:paraId="7F60B471" w14:textId="77777777" w:rsidR="00C83AC6" w:rsidRDefault="00C83AC6" w:rsidP="00C83AC6">
      <w:pPr>
        <w:pStyle w:val="Heading2"/>
      </w:pPr>
      <w:r>
        <w:rPr>
          <w:noProof/>
          <w:lang w:eastAsia="zh-CN"/>
        </w:rPr>
        <w:lastRenderedPageBreak/>
        <w:drawing>
          <wp:inline distT="0" distB="0" distL="0" distR="0" wp14:anchorId="17E8F178" wp14:editId="5E843480">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2291CC37" w14:textId="57455973" w:rsidR="00C83AC6" w:rsidRPr="00C83AC6" w:rsidRDefault="00C83AC6" w:rsidP="00C83AC6">
      <w:pPr>
        <w:pStyle w:val="Caption"/>
      </w:pPr>
      <w:bookmarkStart w:id="402" w:name="_Ref123123796"/>
      <w:bookmarkStart w:id="403" w:name="_Toc123123937"/>
      <w:r>
        <w:t xml:space="preserve">Supplementary Fig. </w:t>
      </w:r>
      <w:fldSimple w:instr=" SEQ Supplementary_Fig. \* ARABIC ">
        <w:r>
          <w:rPr>
            <w:noProof/>
          </w:rPr>
          <w:t>3</w:t>
        </w:r>
      </w:fldSimple>
      <w:bookmarkEnd w:id="402"/>
      <w:r>
        <w:t xml:space="preserve">: Illustration of experimental conditions representing a variety of passive and active heating and cooling strategies. Image created </w:t>
      </w:r>
      <w:commentRangeStart w:id="404"/>
      <w:r>
        <w:t>f</w:t>
      </w:r>
      <w:commentRangeEnd w:id="404"/>
      <w:r>
        <w:rPr>
          <w:rStyle w:val="CommentReference"/>
          <w:i w:val="0"/>
          <w:iCs w:val="0"/>
        </w:rPr>
        <w:commentReference w:id="404"/>
      </w:r>
      <w:r>
        <w:t xml:space="preserve">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403"/>
    </w:p>
    <w:p w14:paraId="7B459876" w14:textId="77777777" w:rsidR="00235A5A" w:rsidRDefault="00BF1F00" w:rsidP="00C83AC6">
      <w:pPr>
        <w:keepNext/>
      </w:pPr>
      <w:r>
        <w:rPr>
          <w:noProof/>
          <w:lang w:eastAsia="zh-CN"/>
        </w:rPr>
        <w:drawing>
          <wp:inline distT="0" distB="0" distL="0" distR="0" wp14:anchorId="63B9BCE8" wp14:editId="6790FC1A">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4E0B8987" w14:textId="5EB8A030" w:rsidR="004F7E72" w:rsidRPr="0044677F" w:rsidRDefault="00235A5A" w:rsidP="00C83AC6">
      <w:pPr>
        <w:pStyle w:val="Caption"/>
      </w:pPr>
      <w:bookmarkStart w:id="405" w:name="_Toc123123938"/>
      <w:r>
        <w:t xml:space="preserve">Supplementary Fig. </w:t>
      </w:r>
      <w:fldSimple w:instr=" SEQ Supplementary_Fig. \* ARABIC ">
        <w:r w:rsidR="004D74F8">
          <w:rPr>
            <w:noProof/>
          </w:rPr>
          <w:t>4</w:t>
        </w:r>
      </w:fldSimple>
      <w:r>
        <w:t xml:space="preserve">: </w:t>
      </w:r>
      <w:r w:rsidR="00BF1F00">
        <w:t>Spatial distribution of average air speed generated by the ceiling and pedestal fans across the bed as measured by a handheld anemometer 0.3 m above the mattress for the low- and high-speed settings.</w:t>
      </w:r>
      <w:bookmarkEnd w:id="405"/>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fa Aijazi" w:date="2023-01-14T16:15:00Z" w:initials="AA">
    <w:p w14:paraId="35B6D985" w14:textId="68804642" w:rsidR="00227E88" w:rsidRDefault="00227E88" w:rsidP="00B20484">
      <w:pPr>
        <w:jc w:val="left"/>
      </w:pPr>
      <w:r>
        <w:rPr>
          <w:rStyle w:val="CommentReference"/>
        </w:rPr>
        <w:annotationRef/>
      </w:r>
      <w:r>
        <w:rPr>
          <w:sz w:val="20"/>
          <w:szCs w:val="20"/>
        </w:rPr>
        <w:t xml:space="preserve">Nature Energy offers double-blind peer review in which we would remove author information from the manuscript. What criteria would we use to decide? </w:t>
      </w:r>
      <w:hyperlink r:id="rId1" w:history="1">
        <w:r w:rsidRPr="005A68E3">
          <w:rPr>
            <w:rStyle w:val="Hyperlink"/>
            <w:sz w:val="20"/>
            <w:szCs w:val="20"/>
          </w:rPr>
          <w:t>https://www.nature.com/nenergy/submission-guidelines/dbpr</w:t>
        </w:r>
      </w:hyperlink>
      <w:r>
        <w:rPr>
          <w:sz w:val="20"/>
          <w:szCs w:val="20"/>
        </w:rPr>
        <w:t xml:space="preserve">  </w:t>
      </w:r>
    </w:p>
  </w:comment>
  <w:comment w:id="1" w:author="Thomas Parkinson" w:date="2023-01-14T16:15:00Z" w:initials="TP">
    <w:p w14:paraId="7EC09D68" w14:textId="77777777" w:rsidR="00227E88" w:rsidRDefault="00227E88" w:rsidP="00B20484">
      <w:pPr>
        <w:jc w:val="left"/>
      </w:pPr>
      <w:r>
        <w:rPr>
          <w:rStyle w:val="CommentReference"/>
        </w:rPr>
        <w:annotationRef/>
      </w:r>
      <w:r>
        <w:rPr>
          <w:sz w:val="20"/>
          <w:szCs w:val="20"/>
        </w:rPr>
        <w:t>I have no preference on this - will defer to other authors</w:t>
      </w:r>
    </w:p>
  </w:comment>
  <w:comment w:id="2" w:author="Stefano Schiavon" w:date="2023-02-24T09:25:00Z" w:initials="SS">
    <w:p w14:paraId="0AAF7B1E" w14:textId="77777777" w:rsidR="005A1BEF" w:rsidRDefault="005A1BEF" w:rsidP="001F011B">
      <w:pPr>
        <w:jc w:val="left"/>
      </w:pPr>
      <w:r>
        <w:rPr>
          <w:rStyle w:val="CommentReference"/>
        </w:rPr>
        <w:annotationRef/>
      </w:r>
      <w:r>
        <w:rPr>
          <w:sz w:val="20"/>
          <w:szCs w:val="20"/>
        </w:rPr>
        <w:t xml:space="preserve">I prefer to not do double blind. In general, I support the idea of open and shared review (where the reviewer’s comments and the answers are public). </w:t>
      </w:r>
    </w:p>
  </w:comment>
  <w:comment w:id="3" w:author="Stefano Schiavon" w:date="2023-02-24T10:45:00Z" w:initials="SS">
    <w:p w14:paraId="176B358C" w14:textId="77777777" w:rsidR="00B877D9" w:rsidRDefault="00B877D9" w:rsidP="005B0775">
      <w:pPr>
        <w:jc w:val="left"/>
      </w:pPr>
      <w:r>
        <w:rPr>
          <w:rStyle w:val="CommentReference"/>
        </w:rPr>
        <w:annotationRef/>
      </w:r>
      <w:r>
        <w:rPr>
          <w:sz w:val="20"/>
          <w:szCs w:val="20"/>
        </w:rPr>
        <w:t xml:space="preserve">I doubt this is correct. A typical gas furnace in the US is around 30kW! The small one do not go below 15kW. </w:t>
      </w:r>
    </w:p>
    <w:p w14:paraId="04606F1C" w14:textId="77777777" w:rsidR="00B877D9" w:rsidRDefault="00B877D9" w:rsidP="005B0775">
      <w:pPr>
        <w:jc w:val="left"/>
      </w:pPr>
      <w:r>
        <w:rPr>
          <w:sz w:val="20"/>
          <w:szCs w:val="20"/>
        </w:rPr>
        <w:t xml:space="preserve">AC tend to be smaller but still often more than 1000 watts, typical one is around 3000 W. </w:t>
      </w:r>
    </w:p>
  </w:comment>
  <w:comment w:id="4" w:author="Stefano Schiavon" w:date="2023-02-24T10:49:00Z" w:initials="SS">
    <w:p w14:paraId="188B80BA" w14:textId="77777777" w:rsidR="00B07C94" w:rsidRDefault="00B07C94" w:rsidP="008E6567">
      <w:pPr>
        <w:jc w:val="left"/>
      </w:pPr>
      <w:r>
        <w:rPr>
          <w:rStyle w:val="CommentReference"/>
        </w:rPr>
        <w:annotationRef/>
      </w:r>
      <w:r>
        <w:rPr>
          <w:sz w:val="20"/>
          <w:szCs w:val="20"/>
        </w:rPr>
        <w:t xml:space="preserve">Remember that this could be positive in cold climates. </w:t>
      </w:r>
    </w:p>
  </w:comment>
  <w:comment w:id="5" w:author="Stefano Schiavon" w:date="2023-02-24T11:08:00Z" w:initials="SS">
    <w:p w14:paraId="003343F0" w14:textId="77777777" w:rsidR="0075710F" w:rsidRDefault="005951D7" w:rsidP="00551F2A">
      <w:pPr>
        <w:jc w:val="left"/>
      </w:pPr>
      <w:r>
        <w:rPr>
          <w:rStyle w:val="CommentReference"/>
        </w:rPr>
        <w:annotationRef/>
      </w:r>
      <w:r w:rsidR="0075710F">
        <w:rPr>
          <w:sz w:val="20"/>
          <w:szCs w:val="20"/>
        </w:rPr>
        <w:t>I removed it, I explained why in the method section where it was also mentioned</w:t>
      </w:r>
    </w:p>
  </w:comment>
  <w:comment w:id="6" w:author="Stefano Schiavon" w:date="2023-02-24T11:16:00Z" w:initials="SS">
    <w:p w14:paraId="5493AFB4" w14:textId="77777777" w:rsidR="00B3225C" w:rsidRDefault="00B3225C" w:rsidP="008F22E2">
      <w:pPr>
        <w:jc w:val="left"/>
      </w:pPr>
      <w:r>
        <w:rPr>
          <w:rStyle w:val="CommentReference"/>
        </w:rPr>
        <w:annotationRef/>
      </w:r>
      <w:r>
        <w:rPr>
          <w:sz w:val="20"/>
          <w:szCs w:val="20"/>
        </w:rPr>
        <w:t xml:space="preserve">I would remove this section. I doubt that in high income countries people ever sleep outside to take advantage of radiative sky cooling. The example of sleeping outside is from 60-70 years ago. </w:t>
      </w:r>
    </w:p>
  </w:comment>
  <w:comment w:id="7" w:author="Thomas Parkinson [2]" w:date="2023-02-26T10:17:00Z" w:initials="TP">
    <w:p w14:paraId="0385AA3A" w14:textId="77777777" w:rsidR="00050CB2" w:rsidRDefault="00050CB2" w:rsidP="00ED48A7">
      <w:pPr>
        <w:jc w:val="left"/>
      </w:pPr>
      <w:r>
        <w:rPr>
          <w:rStyle w:val="CommentReference"/>
        </w:rPr>
        <w:annotationRef/>
      </w:r>
      <w:r>
        <w:rPr>
          <w:sz w:val="20"/>
          <w:szCs w:val="20"/>
        </w:rPr>
        <w:t>I’m on the fence about this. Arfa, please make the final call.</w:t>
      </w:r>
    </w:p>
  </w:comment>
  <w:comment w:id="9" w:author="Thomas Parkinson" w:date="2023-01-16T11:46:00Z" w:initials="TP">
    <w:p w14:paraId="3CE9DDD2" w14:textId="5E596A4B" w:rsidR="00365E0F" w:rsidRDefault="00365E0F" w:rsidP="009E4964">
      <w:pPr>
        <w:jc w:val="left"/>
      </w:pPr>
      <w:r>
        <w:rPr>
          <w:rStyle w:val="CommentReference"/>
        </w:rPr>
        <w:annotationRef/>
      </w:r>
      <w:r>
        <w:rPr>
          <w:sz w:val="20"/>
          <w:szCs w:val="20"/>
        </w:rPr>
        <w:t>Hui: I don’t think we don’t know it; but we don’t know how much they could improve.</w:t>
      </w:r>
    </w:p>
  </w:comment>
  <w:comment w:id="10" w:author="Thomas Parkinson" w:date="2023-01-16T11:47:00Z" w:initials="TP">
    <w:p w14:paraId="36135A5D" w14:textId="77777777" w:rsidR="00365E0F" w:rsidRDefault="00365E0F" w:rsidP="000524C6">
      <w:pPr>
        <w:jc w:val="left"/>
      </w:pPr>
      <w:r>
        <w:rPr>
          <w:rStyle w:val="CommentReference"/>
        </w:rPr>
        <w:annotationRef/>
      </w:r>
      <w:r>
        <w:rPr>
          <w:sz w:val="20"/>
          <w:szCs w:val="20"/>
        </w:rPr>
        <w:t>The intended readership is not one familiar with the history of PCS research. I think it’s fine to speak in general here.</w:t>
      </w:r>
    </w:p>
  </w:comment>
  <w:comment w:id="11" w:author="Stefano Schiavon" w:date="2023-02-24T11:17:00Z" w:initials="SS">
    <w:p w14:paraId="1F11206D" w14:textId="77777777" w:rsidR="00B3225C" w:rsidRDefault="00B3225C" w:rsidP="00E00E6A">
      <w:pPr>
        <w:jc w:val="left"/>
      </w:pPr>
      <w:r>
        <w:rPr>
          <w:rStyle w:val="CommentReference"/>
        </w:rPr>
        <w:annotationRef/>
      </w:r>
      <w:r>
        <w:rPr>
          <w:sz w:val="20"/>
          <w:szCs w:val="20"/>
        </w:rPr>
        <w:t>I agree wit Tom</w:t>
      </w:r>
    </w:p>
  </w:comment>
  <w:comment w:id="12" w:author="cbe" w:date="2023-01-14T16:15:00Z" w:initials="c">
    <w:p w14:paraId="43F60BF9" w14:textId="51362DCB" w:rsidR="00F5115E" w:rsidRDefault="00F5115E">
      <w:pPr>
        <w:pStyle w:val="CommentText"/>
      </w:pPr>
      <w:r>
        <w:rPr>
          <w:rStyle w:val="CommentReference"/>
        </w:rPr>
        <w:annotationRef/>
      </w:r>
      <w:r w:rsidR="008B0944">
        <w:t>We need to give an example of PCS...Otherwise, using a 16-body part manikin is less meaningful.</w:t>
      </w:r>
    </w:p>
  </w:comment>
  <w:comment w:id="13" w:author="Thomas Parkinson" w:date="2023-01-16T11:51:00Z" w:initials="TP">
    <w:p w14:paraId="4FD70623" w14:textId="77777777" w:rsidR="00365E0F" w:rsidRDefault="00365E0F" w:rsidP="00D51787">
      <w:pPr>
        <w:jc w:val="left"/>
      </w:pPr>
      <w:r>
        <w:rPr>
          <w:rStyle w:val="CommentReference"/>
        </w:rPr>
        <w:annotationRef/>
      </w:r>
      <w:r>
        <w:rPr>
          <w:sz w:val="20"/>
          <w:szCs w:val="20"/>
        </w:rPr>
        <w:t>I disagree. The audience is is unlikely to be comfort researchers and therefore don’t need to be burdened with excessive details. Interested readers can refer to the methods if they want specifics.</w:t>
      </w:r>
    </w:p>
  </w:comment>
  <w:comment w:id="14" w:author="Stefano Schiavon" w:date="2023-02-24T11:20:00Z" w:initials="SS">
    <w:p w14:paraId="55D49746" w14:textId="77777777" w:rsidR="00751038" w:rsidRDefault="00751038" w:rsidP="006B6F7A">
      <w:pPr>
        <w:jc w:val="left"/>
      </w:pPr>
      <w:r>
        <w:rPr>
          <w:rStyle w:val="CommentReference"/>
        </w:rPr>
        <w:annotationRef/>
      </w:r>
      <w:r>
        <w:rPr>
          <w:sz w:val="20"/>
          <w:szCs w:val="20"/>
        </w:rPr>
        <w:t>Agree with Tom</w:t>
      </w:r>
    </w:p>
  </w:comment>
  <w:comment w:id="15" w:author="Stefano Schiavon" w:date="2023-01-14T16:15:00Z" w:initials="SS">
    <w:p w14:paraId="6DEFABAC" w14:textId="6D612B2D" w:rsidR="00227E88" w:rsidRDefault="00227E88" w:rsidP="00B20484">
      <w:pPr>
        <w:jc w:val="left"/>
      </w:pPr>
      <w:r>
        <w:rPr>
          <w:rStyle w:val="CommentReference"/>
        </w:rPr>
        <w:annotationRef/>
      </w:r>
      <w:r>
        <w:rPr>
          <w:sz w:val="20"/>
          <w:szCs w:val="20"/>
        </w:rPr>
        <w:t xml:space="preserve">I removed it because we should not report results in the introduction. Results are already presents in the abstract. </w:t>
      </w:r>
    </w:p>
    <w:p w14:paraId="04EF31F3" w14:textId="77777777" w:rsidR="00227E88" w:rsidRDefault="00227E88" w:rsidP="00B20484">
      <w:pPr>
        <w:jc w:val="left"/>
      </w:pPr>
    </w:p>
  </w:comment>
  <w:comment w:id="16" w:author="Thomas Parkinson" w:date="2023-01-16T11:53:00Z" w:initials="TP">
    <w:p w14:paraId="60FC3A47" w14:textId="66389ED7" w:rsidR="00D46CD4" w:rsidRDefault="00D46CD4" w:rsidP="00051123">
      <w:pPr>
        <w:jc w:val="left"/>
      </w:pPr>
      <w:r>
        <w:rPr>
          <w:rStyle w:val="CommentReference"/>
        </w:rPr>
        <w:annotationRef/>
      </w:r>
      <w:r>
        <w:rPr>
          <w:sz w:val="20"/>
          <w:szCs w:val="20"/>
        </w:rPr>
        <w:t xml:space="preserve">Hui: I feel we need a section describing those interventions.  For example: do we know the Clo value for her bedding and for the emergency blanket; water bottle temperature, electrical blanket surface temperature (low, high level in Fig. 1) does not provide any information for the readers.  You can add Watt information, or average surface temperature information…Do you have those information? What is the “added clothing” – what added? </w:t>
      </w:r>
    </w:p>
  </w:comment>
  <w:comment w:id="17" w:author="Thomas Parkinson" w:date="2023-01-16T12:00:00Z" w:initials="TP">
    <w:p w14:paraId="74A1FCBB" w14:textId="77777777" w:rsidR="00E112B3" w:rsidRDefault="00E112B3" w:rsidP="000F4DD8">
      <w:pPr>
        <w:jc w:val="left"/>
      </w:pPr>
      <w:r>
        <w:rPr>
          <w:rStyle w:val="CommentReference"/>
        </w:rPr>
        <w:annotationRef/>
      </w:r>
      <w:r>
        <w:rPr>
          <w:sz w:val="20"/>
          <w:szCs w:val="20"/>
        </w:rPr>
        <w:t>We probably haven’t communicated with you the intention to aim for Nature Energy. This has huge implications for the structure and layout, which differs from the traditional Elsevier journals we normally publish in. It also means we have to change the way it is written so that it can be understood by who may be experts but not necessarily in thermal comfort. It seems like many of your comments relate to this; I’ll do a first pass and surface things that do not relate to this.</w:t>
      </w:r>
    </w:p>
  </w:comment>
  <w:comment w:id="18" w:author="cbe" w:date="2023-01-14T16:15:00Z" w:initials="c">
    <w:p w14:paraId="5AEC7825" w14:textId="5C5DF514" w:rsidR="00F5115E" w:rsidRDefault="00F5115E">
      <w:pPr>
        <w:pStyle w:val="CommentText"/>
      </w:pPr>
      <w:r>
        <w:rPr>
          <w:rStyle w:val="CommentReference"/>
        </w:rPr>
        <w:annotationRef/>
      </w:r>
      <w:r w:rsidR="008B0944">
        <w:t>You modeled this relationship?</w:t>
      </w:r>
    </w:p>
  </w:comment>
  <w:comment w:id="19" w:author="Thomas Parkinson" w:date="2023-01-16T11:55:00Z" w:initials="TP">
    <w:p w14:paraId="701ED8F6" w14:textId="77777777" w:rsidR="00D46CD4" w:rsidRDefault="00D46CD4" w:rsidP="00624D22">
      <w:pPr>
        <w:jc w:val="left"/>
      </w:pPr>
      <w:r>
        <w:rPr>
          <w:rStyle w:val="CommentReference"/>
        </w:rPr>
        <w:annotationRef/>
      </w:r>
      <w:r>
        <w:rPr>
          <w:sz w:val="20"/>
          <w:szCs w:val="20"/>
        </w:rPr>
        <w:t>Yes - this is the most recent effort that Arfa completed.</w:t>
      </w:r>
    </w:p>
  </w:comment>
  <w:comment w:id="21" w:author="Stefano Schiavon" w:date="2023-01-14T16:15:00Z" w:initials="SS">
    <w:p w14:paraId="28301F87" w14:textId="3B74FC28" w:rsidR="00227E88" w:rsidRDefault="00227E88" w:rsidP="007B66CB">
      <w:pPr>
        <w:jc w:val="left"/>
      </w:pPr>
      <w:r>
        <w:rPr>
          <w:rStyle w:val="CommentReference"/>
        </w:rPr>
        <w:annotationRef/>
      </w:r>
      <w:r>
        <w:rPr>
          <w:sz w:val="20"/>
          <w:szCs w:val="20"/>
        </w:rPr>
        <w:t>Why do you need the adjective “absolute”. Why not just calling it “heating and cooling effect”.</w:t>
      </w:r>
    </w:p>
  </w:comment>
  <w:comment w:id="22" w:author="Arfa Aijazi" w:date="2023-01-14T16:15:00Z" w:initials="AA">
    <w:p w14:paraId="59364214" w14:textId="77777777" w:rsidR="00227E88" w:rsidRDefault="00227E88" w:rsidP="007B66CB">
      <w:pPr>
        <w:jc w:val="left"/>
      </w:pPr>
      <w:r>
        <w:rPr>
          <w:rStyle w:val="CommentReference"/>
        </w:rPr>
        <w:annotationRef/>
      </w:r>
      <w:r>
        <w:rPr>
          <w:sz w:val="20"/>
          <w:szCs w:val="20"/>
        </w:rPr>
        <w:t>Is the need to write absolutes value negated by your modification to (2)? I initially had kept the sign to differentiate between heating and cooling effect, but ultimately decided to report only the magnitude so the heating and cooling strategies could share an axis</w:t>
      </w:r>
    </w:p>
  </w:comment>
  <w:comment w:id="20" w:author="Arfa Aijazi" w:date="2023-01-14T16:15:00Z" w:initials="AA">
    <w:p w14:paraId="34398DF1" w14:textId="77777777" w:rsidR="00227E88" w:rsidRDefault="00227E88" w:rsidP="00B20484">
      <w:pPr>
        <w:jc w:val="left"/>
      </w:pPr>
      <w:r>
        <w:rPr>
          <w:rStyle w:val="CommentReference"/>
        </w:rPr>
        <w:annotationRef/>
      </w:r>
      <w:r>
        <w:rPr>
          <w:sz w:val="20"/>
          <w:szCs w:val="20"/>
        </w:rPr>
        <w:t>In recent Nature Energy research papers, the figure number and title are above the figure and a more detailed caption is below</w:t>
      </w:r>
    </w:p>
  </w:comment>
  <w:comment w:id="25" w:author="Stefano Schiavon" w:date="2023-02-24T13:16:00Z" w:initials="SS">
    <w:p w14:paraId="52E04DAB" w14:textId="77777777" w:rsidR="00A6595D" w:rsidRDefault="00A6595D" w:rsidP="00CC7B2A">
      <w:pPr>
        <w:jc w:val="left"/>
      </w:pPr>
      <w:r>
        <w:rPr>
          <w:rStyle w:val="CommentReference"/>
        </w:rPr>
        <w:annotationRef/>
      </w:r>
      <w:r>
        <w:rPr>
          <w:sz w:val="20"/>
          <w:szCs w:val="20"/>
        </w:rPr>
        <w:t>Arfa, this is an important comment: We should not use low and high for the electric mattress pad because we artificially tested a lowest (1/10) and low (3/10). In the method section we clarified this already”</w:t>
      </w:r>
    </w:p>
  </w:comment>
  <w:comment w:id="26" w:author="Thomas Parkinson [2]" w:date="2023-02-26T10:24:00Z" w:initials="TP">
    <w:p w14:paraId="490C4BAB" w14:textId="77777777" w:rsidR="00050CB2" w:rsidRDefault="00050CB2" w:rsidP="009E1F32">
      <w:pPr>
        <w:jc w:val="left"/>
      </w:pPr>
      <w:r>
        <w:rPr>
          <w:rStyle w:val="CommentReference"/>
        </w:rPr>
        <w:annotationRef/>
      </w:r>
      <w:r>
        <w:rPr>
          <w:sz w:val="20"/>
          <w:szCs w:val="20"/>
        </w:rPr>
        <w:t>Good point. I suggest using ‘lowest’ and ‘low’ in the figure</w:t>
      </w:r>
    </w:p>
  </w:comment>
  <w:comment w:id="33" w:author="Thomas Parkinson" w:date="2023-01-16T12:06:00Z" w:initials="TP">
    <w:p w14:paraId="679C12BF" w14:textId="013AC775" w:rsidR="00D46C83" w:rsidRDefault="00D46C83" w:rsidP="00A31EB5">
      <w:pPr>
        <w:jc w:val="left"/>
      </w:pPr>
      <w:r>
        <w:rPr>
          <w:rStyle w:val="CommentReference"/>
        </w:rPr>
        <w:annotationRef/>
      </w:r>
      <w:r>
        <w:rPr>
          <w:sz w:val="20"/>
          <w:szCs w:val="20"/>
        </w:rPr>
        <w:t>Hui: For the passive+low-energy category”, how do we know which combines with which?</w:t>
      </w:r>
    </w:p>
  </w:comment>
  <w:comment w:id="34" w:author="Thomas Parkinson" w:date="2023-01-16T12:06:00Z" w:initials="TP">
    <w:p w14:paraId="22404678" w14:textId="77777777" w:rsidR="00D46C83" w:rsidRDefault="00D46C83" w:rsidP="002E28AA">
      <w:pPr>
        <w:jc w:val="left"/>
      </w:pPr>
      <w:r>
        <w:rPr>
          <w:rStyle w:val="CommentReference"/>
        </w:rPr>
        <w:annotationRef/>
      </w:r>
      <w:r>
        <w:rPr>
          <w:sz w:val="20"/>
          <w:szCs w:val="20"/>
        </w:rPr>
        <w:t>This is a good point. It is worth adding that detail in the caption.</w:t>
      </w:r>
    </w:p>
  </w:comment>
  <w:comment w:id="35" w:author="Stefano Schiavon" w:date="2023-02-24T13:00:00Z" w:initials="SS">
    <w:p w14:paraId="5BD912C2" w14:textId="77777777" w:rsidR="00C90808" w:rsidRDefault="00C90808" w:rsidP="00792C23">
      <w:pPr>
        <w:jc w:val="left"/>
      </w:pPr>
      <w:r>
        <w:rPr>
          <w:rStyle w:val="CommentReference"/>
        </w:rPr>
        <w:annotationRef/>
      </w:r>
      <w:r>
        <w:rPr>
          <w:sz w:val="20"/>
          <w:szCs w:val="20"/>
        </w:rPr>
        <w:t>Agree</w:t>
      </w:r>
    </w:p>
  </w:comment>
  <w:comment w:id="41" w:author="cbe" w:date="2023-01-14T19:48:00Z" w:initials="c">
    <w:p w14:paraId="24FA489E" w14:textId="74227747" w:rsidR="00B61458" w:rsidRDefault="00B61458">
      <w:pPr>
        <w:pStyle w:val="CommentText"/>
      </w:pPr>
      <w:r>
        <w:rPr>
          <w:rStyle w:val="CommentReference"/>
        </w:rPr>
        <w:annotationRef/>
      </w:r>
      <w:r w:rsidR="008B0944">
        <w:t>I am surprised that removing clothing has negligible effect.  First, as I mentioned under the method section - we need to know what is the difference between the two set of clothing ensambles.  It would be better if you know the Clo values for the two clothing ensambles. Using inline comfort too, clothing has some effect: 0.2 clo difference is equivalent to 1K temperature difference.  Do you think manikin does not sweat - might that explain why the small differences? I believe the smaller effect from fans might also be due to the dry manikin effect?  Akso, the ceiling fan location is not above the person...All those things we need to mention in the method section; also, such as the distance from the flor fan to the sleeper.</w:t>
      </w:r>
    </w:p>
  </w:comment>
  <w:comment w:id="42" w:author="Thomas Parkinson" w:date="2023-01-16T12:12:00Z" w:initials="TP">
    <w:p w14:paraId="4AF5EACB" w14:textId="77777777" w:rsidR="00D46C83" w:rsidRDefault="00D46C83" w:rsidP="00494007">
      <w:pPr>
        <w:jc w:val="left"/>
      </w:pPr>
      <w:r>
        <w:rPr>
          <w:rStyle w:val="CommentReference"/>
        </w:rPr>
        <w:annotationRef/>
      </w:r>
      <w:r>
        <w:rPr>
          <w:sz w:val="20"/>
          <w:szCs w:val="20"/>
        </w:rPr>
        <w:t>These details are all given in the methods. I think this is minutia that non-comfort readers will not focus on. I’m leaving this comment here in case Arfa has time to reply.</w:t>
      </w:r>
    </w:p>
  </w:comment>
  <w:comment w:id="43" w:author="Thomas Parkinson" w:date="2023-01-16T12:11:00Z" w:initials="TP">
    <w:p w14:paraId="2DD0243F" w14:textId="3058AC99" w:rsidR="00D46C83" w:rsidRDefault="00D46C83" w:rsidP="00ED668D">
      <w:pPr>
        <w:jc w:val="left"/>
      </w:pPr>
      <w:r>
        <w:rPr>
          <w:rStyle w:val="CommentReference"/>
        </w:rPr>
        <w:annotationRef/>
      </w:r>
      <w:r>
        <w:rPr>
          <w:sz w:val="20"/>
          <w:szCs w:val="20"/>
        </w:rPr>
        <w:t xml:space="preserve">Hui: how can readers see this result?). Again, the combined test results are not clear which combined with which. In general, I feel you need to explain a little more about the results, leading the readers to understand the results.  For example, I added some quantitative heating effect in the above paragraph.  You need to add some more detailed info for the cooling effect. You need to mention the fan average velocities at 0.3 m/s and 0.4 m/s, which corresponds to 1C cooling effect…Anyway, you need explain more about the results, lead readers to understand how we can get those results. </w:t>
      </w:r>
    </w:p>
  </w:comment>
  <w:comment w:id="44" w:author="Thomas Parkinson" w:date="2023-01-16T12:11:00Z" w:initials="TP">
    <w:p w14:paraId="0A6EBFA5" w14:textId="77777777" w:rsidR="00D46C83" w:rsidRDefault="00D46C83" w:rsidP="00A371E4">
      <w:pPr>
        <w:jc w:val="left"/>
      </w:pPr>
      <w:r>
        <w:rPr>
          <w:rStyle w:val="CommentReference"/>
        </w:rPr>
        <w:annotationRef/>
      </w:r>
      <w:r>
        <w:rPr>
          <w:sz w:val="20"/>
          <w:szCs w:val="20"/>
        </w:rPr>
        <w:t>This is a purposeful decision given the desire outlet (Nature Energy).</w:t>
      </w:r>
    </w:p>
  </w:comment>
  <w:comment w:id="46" w:author="Stefano Schiavon" w:date="2023-02-24T11:57:00Z" w:initials="SS">
    <w:p w14:paraId="3C9EDA18" w14:textId="77777777" w:rsidR="00213C73" w:rsidRDefault="00213C73" w:rsidP="00C7139A">
      <w:pPr>
        <w:jc w:val="left"/>
      </w:pPr>
      <w:r>
        <w:rPr>
          <w:rStyle w:val="CommentReference"/>
        </w:rPr>
        <w:annotationRef/>
      </w:r>
      <w:r>
        <w:rPr>
          <w:sz w:val="20"/>
          <w:szCs w:val="20"/>
        </w:rPr>
        <w:t xml:space="preserve">I still think that the temperature time series plot would benefit from adding a bit of jitter so we can see the fact that indoor temperature for the passive combinations is overlapping with the other. To reduce the visual clutter, you could make the outdoor temperature a grey thin continuous line (it is less important for the results). The indoor none temperature could be made a bit transparent. </w:t>
      </w:r>
    </w:p>
    <w:p w14:paraId="3521A36F" w14:textId="77777777" w:rsidR="00213C73" w:rsidRDefault="00213C73" w:rsidP="00C7139A">
      <w:pPr>
        <w:jc w:val="left"/>
      </w:pPr>
    </w:p>
    <w:p w14:paraId="3C3E41ED" w14:textId="77777777" w:rsidR="00213C73" w:rsidRDefault="00213C73" w:rsidP="00C7139A">
      <w:pPr>
        <w:jc w:val="left"/>
      </w:pPr>
      <w:r>
        <w:rPr>
          <w:sz w:val="20"/>
          <w:szCs w:val="20"/>
        </w:rPr>
        <w:t xml:space="preserve">I would also change the word from “None” to Baseline. </w:t>
      </w:r>
    </w:p>
  </w:comment>
  <w:comment w:id="47" w:author="Thomas Parkinson [2]" w:date="2023-02-26T10:26:00Z" w:initials="TP">
    <w:p w14:paraId="3DA02DAF" w14:textId="77777777" w:rsidR="00BB0BB1" w:rsidRDefault="00BB0BB1" w:rsidP="0056616F">
      <w:pPr>
        <w:jc w:val="left"/>
      </w:pPr>
      <w:r>
        <w:rPr>
          <w:rStyle w:val="CommentReference"/>
        </w:rPr>
        <w:annotationRef/>
      </w:r>
      <w:r>
        <w:rPr>
          <w:sz w:val="20"/>
          <w:szCs w:val="20"/>
        </w:rPr>
        <w:t>Try playing around with the colour and alpha of the black line (Tindoor) as well as moving it to the back. Whatever you change, make sure it is reflected in the figure caption.</w:t>
      </w:r>
    </w:p>
  </w:comment>
  <w:comment w:id="48" w:author="Arfa Aijazi" w:date="2023-05-19T02:01:00Z" w:initials="AA">
    <w:p w14:paraId="646E9841" w14:textId="77777777" w:rsidR="001658C9" w:rsidRDefault="001658C9" w:rsidP="009E7301">
      <w:pPr>
        <w:jc w:val="left"/>
      </w:pPr>
      <w:r>
        <w:rPr>
          <w:rStyle w:val="CommentReference"/>
        </w:rPr>
        <w:annotationRef/>
      </w:r>
      <w:r>
        <w:rPr>
          <w:sz w:val="20"/>
          <w:szCs w:val="20"/>
        </w:rPr>
        <w:t xml:space="preserve">I was not able to successfully jitter or dodge the line plot without manipulating the actual data values. I also thought the figure looked more cluttered when the black line was transparent. I kept T_outdoor as green but lightened it to draw less attention. If it was grey, I didn’t want it to be confused with the grey bar in the right-hand panel. </w:t>
      </w:r>
    </w:p>
  </w:comment>
  <w:comment w:id="54" w:author="Thomas Parkinson" w:date="2023-01-16T12:14:00Z" w:initials="TP">
    <w:p w14:paraId="6B768392" w14:textId="007C4153" w:rsidR="00D46C83" w:rsidRDefault="00D46C83" w:rsidP="00224EFB">
      <w:pPr>
        <w:jc w:val="left"/>
      </w:pPr>
      <w:r>
        <w:rPr>
          <w:rStyle w:val="CommentReference"/>
        </w:rPr>
        <w:annotationRef/>
      </w:r>
      <w:r>
        <w:rPr>
          <w:sz w:val="20"/>
          <w:szCs w:val="20"/>
        </w:rPr>
        <w:t>Hui: please explain the figures. What does left figure show, and what are the right figures show.</w:t>
      </w:r>
    </w:p>
  </w:comment>
  <w:comment w:id="58" w:author="Stefano Schiavon" w:date="2023-01-14T16:15:00Z" w:initials="SS">
    <w:p w14:paraId="634E7E6A" w14:textId="0CB3D330" w:rsidR="00227E88" w:rsidRDefault="00227E88" w:rsidP="00B20484">
      <w:pPr>
        <w:jc w:val="left"/>
      </w:pPr>
      <w:r>
        <w:rPr>
          <w:rStyle w:val="CommentReference"/>
        </w:rPr>
        <w:annotationRef/>
      </w:r>
      <w:r>
        <w:rPr>
          <w:sz w:val="20"/>
          <w:szCs w:val="20"/>
        </w:rPr>
        <w:t xml:space="preserve">I would remove this part for the reasons explained below. </w:t>
      </w:r>
    </w:p>
  </w:comment>
  <w:comment w:id="68" w:author="Thomas Parkinson" w:date="2023-01-16T12:15:00Z" w:initials="TP">
    <w:p w14:paraId="2C87DD39" w14:textId="77777777" w:rsidR="00EC3164" w:rsidRDefault="00EC3164" w:rsidP="00851648">
      <w:pPr>
        <w:jc w:val="left"/>
      </w:pPr>
      <w:r>
        <w:rPr>
          <w:rStyle w:val="CommentReference"/>
        </w:rPr>
        <w:annotationRef/>
      </w:r>
      <w:r>
        <w:rPr>
          <w:sz w:val="20"/>
          <w:szCs w:val="20"/>
        </w:rPr>
        <w:t>Hui: which data supports this document, please point out, give a real cooling effect numbers</w:t>
      </w:r>
    </w:p>
  </w:comment>
  <w:comment w:id="59" w:author="Stefano Schiavon" w:date="2023-02-24T12:17:00Z" w:initials="SS">
    <w:p w14:paraId="5F6D62C5" w14:textId="77777777" w:rsidR="00C90808" w:rsidRDefault="002D6E33" w:rsidP="003A3409">
      <w:pPr>
        <w:jc w:val="left"/>
      </w:pPr>
      <w:r>
        <w:rPr>
          <w:rStyle w:val="CommentReference"/>
        </w:rPr>
        <w:annotationRef/>
      </w:r>
      <w:r w:rsidR="00C90808">
        <w:rPr>
          <w:sz w:val="20"/>
          <w:szCs w:val="20"/>
        </w:rPr>
        <w:t xml:space="preserve">Tom, please review this. I think this sentence is incorrect. In cooling, we showed that the clothing has not effect, while bedding and mattress had one. </w:t>
      </w:r>
      <w:r w:rsidR="00C90808">
        <w:rPr>
          <w:sz w:val="20"/>
          <w:szCs w:val="20"/>
        </w:rPr>
        <w:cr/>
      </w:r>
      <w:r w:rsidR="00C90808">
        <w:rPr>
          <w:sz w:val="20"/>
          <w:szCs w:val="20"/>
        </w:rPr>
        <w:cr/>
        <w:t xml:space="preserve">In general, I would agree that clothing should have a larger effect than bedding and mattress because it may cover a larger area (in winter). In summer, it is so much dependent on what we are using. </w:t>
      </w:r>
      <w:r w:rsidR="00C90808">
        <w:rPr>
          <w:sz w:val="20"/>
          <w:szCs w:val="20"/>
        </w:rPr>
        <w:cr/>
      </w:r>
      <w:r w:rsidR="00C90808">
        <w:rPr>
          <w:sz w:val="20"/>
          <w:szCs w:val="20"/>
        </w:rPr>
        <w:cr/>
        <w:t>We could modify the text as following: “Our study suggests that removing clothing was not effective compared to remove bedding and mattress, this could be due by the fact we started from an already low clothing condition and we did not take into account the evaporative heat losses. In general, the less the clothing the larger the cooling effect.”</w:t>
      </w:r>
    </w:p>
  </w:comment>
  <w:comment w:id="60" w:author="Thomas Parkinson [2]" w:date="2023-02-26T10:34:00Z" w:initials="TP">
    <w:p w14:paraId="310C0F6B" w14:textId="77777777" w:rsidR="004E5290" w:rsidRDefault="004E5290" w:rsidP="006F5AE5">
      <w:pPr>
        <w:jc w:val="left"/>
      </w:pPr>
      <w:r>
        <w:rPr>
          <w:rStyle w:val="CommentReference"/>
        </w:rPr>
        <w:annotationRef/>
      </w:r>
      <w:r>
        <w:rPr>
          <w:sz w:val="20"/>
          <w:szCs w:val="20"/>
        </w:rPr>
        <w:t>Area to confirm that this modification to Stefano’s suggestions is appropriate: “Our study suggests that removing clothing was not effective compared to removing the bedding and mattress. This may be because we started from a low clothing condition and did not consider evaporative heat loss. In general, the less clothing the larger the cooling effect.”</w:t>
      </w:r>
    </w:p>
  </w:comment>
  <w:comment w:id="61" w:author="Arfa Aijazi" w:date="2023-05-19T02:05:00Z" w:initials="AA">
    <w:p w14:paraId="63119320" w14:textId="77777777" w:rsidR="001658C9" w:rsidRDefault="001658C9" w:rsidP="00F13E74">
      <w:pPr>
        <w:jc w:val="left"/>
      </w:pPr>
      <w:r>
        <w:rPr>
          <w:rStyle w:val="CommentReference"/>
        </w:rPr>
        <w:annotationRef/>
      </w:r>
      <w:r>
        <w:rPr>
          <w:sz w:val="20"/>
          <w:szCs w:val="20"/>
        </w:rPr>
        <w:t>The focus of this sentence is actually the role of the mattress and not clothing or bedding.</w:t>
      </w:r>
    </w:p>
  </w:comment>
  <w:comment w:id="73" w:author="Stefano Schiavon" w:date="2023-02-24T13:11:00Z" w:initials="SS">
    <w:p w14:paraId="55EA4659" w14:textId="13BD0BBF" w:rsidR="00C90808" w:rsidRDefault="00C90808" w:rsidP="00F07893">
      <w:pPr>
        <w:jc w:val="left"/>
      </w:pPr>
      <w:r>
        <w:rPr>
          <w:rStyle w:val="CommentReference"/>
        </w:rPr>
        <w:annotationRef/>
      </w:r>
      <w:r>
        <w:rPr>
          <w:sz w:val="20"/>
          <w:szCs w:val="20"/>
        </w:rPr>
        <w:t xml:space="preserve">I removed the zongbang reference because it was only mentioned in the thermal comfort paper about beds and there was no reported evidences that is commonly used now.  Hui did not commented on it and this news article is describing as something disappearing: </w:t>
      </w:r>
      <w:hyperlink r:id="rId2" w:history="1">
        <w:r w:rsidRPr="00F07893">
          <w:rPr>
            <w:rStyle w:val="Hyperlink"/>
            <w:sz w:val="20"/>
            <w:szCs w:val="20"/>
          </w:rPr>
          <w:t>https://www.globaltimes.cn/content/688162.shtml</w:t>
        </w:r>
      </w:hyperlink>
    </w:p>
    <w:p w14:paraId="6BE9C6C5" w14:textId="77777777" w:rsidR="00C90808" w:rsidRDefault="00C90808" w:rsidP="00F07893">
      <w:pPr>
        <w:jc w:val="left"/>
      </w:pPr>
    </w:p>
  </w:comment>
  <w:comment w:id="74" w:author="Stefano Schiavon" w:date="2023-01-14T16:15:00Z" w:initials="SS">
    <w:p w14:paraId="0802C865" w14:textId="77777777" w:rsidR="00227E88" w:rsidRDefault="00227E88" w:rsidP="00B20484">
      <w:pPr>
        <w:jc w:val="left"/>
      </w:pPr>
      <w:r>
        <w:rPr>
          <w:rStyle w:val="CommentReference"/>
        </w:rPr>
        <w:annotationRef/>
      </w:r>
      <w:r>
        <w:rPr>
          <w:sz w:val="20"/>
          <w:szCs w:val="20"/>
        </w:rPr>
        <w:t>Important point. This is not an high setting. We should call it “Low”, and the other “Lowest”.</w:t>
      </w:r>
    </w:p>
  </w:comment>
  <w:comment w:id="75" w:author="Stefano Schiavon" w:date="2023-01-14T16:15:00Z" w:initials="SS">
    <w:p w14:paraId="0F2E75CF" w14:textId="77777777" w:rsidR="00227E88" w:rsidRDefault="00227E88" w:rsidP="00B20484">
      <w:pPr>
        <w:jc w:val="left"/>
      </w:pPr>
      <w:r>
        <w:rPr>
          <w:rStyle w:val="CommentReference"/>
        </w:rPr>
        <w:annotationRef/>
      </w:r>
      <w:r>
        <w:rPr>
          <w:sz w:val="20"/>
          <w:szCs w:val="20"/>
        </w:rPr>
        <w:t>When on, at which level did set it?</w:t>
      </w:r>
    </w:p>
  </w:comment>
  <w:comment w:id="76" w:author="Stefano Schiavon" w:date="2023-01-14T16:15:00Z" w:initials="SS">
    <w:p w14:paraId="6D3A4743" w14:textId="77777777" w:rsidR="00227E88" w:rsidRDefault="00227E88" w:rsidP="00B20484">
      <w:pPr>
        <w:jc w:val="left"/>
      </w:pPr>
      <w:r>
        <w:rPr>
          <w:rStyle w:val="CommentReference"/>
        </w:rPr>
        <w:annotationRef/>
      </w:r>
      <w:r>
        <w:rPr>
          <w:sz w:val="20"/>
          <w:szCs w:val="20"/>
        </w:rPr>
        <w:t>pakistan 2015 heatwave dead count</w:t>
      </w:r>
    </w:p>
  </w:comment>
  <w:comment w:id="77" w:author="Arfa Aijazi" w:date="2023-01-14T16:15:00Z" w:initials="AA">
    <w:p w14:paraId="7A291A46" w14:textId="77777777" w:rsidR="00227E88" w:rsidRDefault="00227E88" w:rsidP="00B20484">
      <w:pPr>
        <w:jc w:val="left"/>
      </w:pPr>
      <w:r>
        <w:rPr>
          <w:rStyle w:val="CommentReference"/>
        </w:rPr>
        <w:annotationRef/>
      </w:r>
      <w:r>
        <w:rPr>
          <w:sz w:val="20"/>
          <w:szCs w:val="20"/>
        </w:rPr>
        <w:t>Your comment got deleted when I removed the original sentence, but I found a better reference.</w:t>
      </w:r>
    </w:p>
  </w:comment>
  <w:comment w:id="78" w:author="Stefano Schiavon" w:date="2023-01-14T16:15:00Z" w:initials="SS">
    <w:p w14:paraId="2A3A5C19" w14:textId="12AF6963" w:rsidR="00227E88" w:rsidRDefault="00227E88" w:rsidP="00B20484">
      <w:pPr>
        <w:jc w:val="left"/>
      </w:pPr>
      <w:r>
        <w:rPr>
          <w:rStyle w:val="CommentReference"/>
        </w:rPr>
        <w:annotationRef/>
      </w:r>
      <w:r>
        <w:rPr>
          <w:sz w:val="20"/>
          <w:szCs w:val="20"/>
        </w:rPr>
        <w:t xml:space="preserve">Not a reliable source. I would remove. </w:t>
      </w:r>
    </w:p>
  </w:comment>
  <w:comment w:id="79" w:author="Stefano Schiavon" w:date="2023-01-14T16:15:00Z" w:initials="SS">
    <w:p w14:paraId="0A548E1E" w14:textId="4667CA53" w:rsidR="00227E88" w:rsidRDefault="00227E88" w:rsidP="00B20484">
      <w:pPr>
        <w:jc w:val="left"/>
      </w:pPr>
      <w:r>
        <w:rPr>
          <w:rStyle w:val="CommentReference"/>
        </w:rPr>
        <w:annotationRef/>
      </w:r>
      <w:r>
        <w:rPr>
          <w:sz w:val="20"/>
          <w:szCs w:val="20"/>
        </w:rPr>
        <w:t xml:space="preserve">Some info about this paper are missing. </w:t>
      </w:r>
    </w:p>
  </w:comment>
  <w:comment w:id="80" w:author="Stefano Schiavon" w:date="2023-01-14T16:15:00Z" w:initials="SS">
    <w:p w14:paraId="5E61B24C" w14:textId="77777777" w:rsidR="00227E88" w:rsidRDefault="00227E88" w:rsidP="00B20484">
      <w:pPr>
        <w:jc w:val="left"/>
      </w:pPr>
      <w:r>
        <w:rPr>
          <w:rStyle w:val="CommentReference"/>
        </w:rPr>
        <w:annotationRef/>
      </w:r>
      <w:r>
        <w:rPr>
          <w:sz w:val="20"/>
          <w:szCs w:val="20"/>
        </w:rPr>
        <w:t>You can use this reference to support this assumption: Dawe, Megan, Paul Raftery, Jonathan Woolley, Stefano Schiavon, and Fred Bauman. “Comparison of Mean Radiant and Air Temperatures in Mechanically-Conditioned Commercial Buildings from over 200,000 Field and Laboratory Measurements.” Energy and Buildings 206 (January 1, 2020): 109582. https://doi.org/10.1016/j.enbuild.2019.109582.</w:t>
      </w:r>
    </w:p>
    <w:p w14:paraId="1E881132" w14:textId="77777777" w:rsidR="00227E88" w:rsidRDefault="00227E88" w:rsidP="00B20484">
      <w:pPr>
        <w:jc w:val="left"/>
      </w:pPr>
    </w:p>
  </w:comment>
  <w:comment w:id="81" w:author="Arfa Aijazi" w:date="2023-01-14T16:15:00Z" w:initials="AA">
    <w:p w14:paraId="151333C8" w14:textId="77777777" w:rsidR="00227E88" w:rsidRDefault="00227E88" w:rsidP="00B20484">
      <w:pPr>
        <w:jc w:val="left"/>
      </w:pPr>
      <w:r>
        <w:rPr>
          <w:rStyle w:val="CommentReference"/>
        </w:rPr>
        <w:annotationRef/>
      </w:r>
      <w:r>
        <w:rPr>
          <w:sz w:val="20"/>
          <w:szCs w:val="20"/>
        </w:rPr>
        <w:t xml:space="preserve">I realized we had mean radiant temperature in the ASHRAE Global Thermal Comfort Database, and when I went to fit a linear model, I got approximately the same coefficients as that for indoor air temperature, so our assumption is in fact true in this data set. </w:t>
      </w:r>
    </w:p>
  </w:comment>
  <w:comment w:id="82" w:author="Stefano Schiavon" w:date="2023-02-24T13:29:00Z" w:initials="SS">
    <w:p w14:paraId="2B0BF185" w14:textId="77777777" w:rsidR="00D56AFD" w:rsidRDefault="00D56AFD" w:rsidP="00396E9A">
      <w:pPr>
        <w:jc w:val="left"/>
      </w:pPr>
      <w:r>
        <w:rPr>
          <w:rStyle w:val="CommentReference"/>
        </w:rPr>
        <w:annotationRef/>
      </w:r>
      <w:r>
        <w:rPr>
          <w:sz w:val="20"/>
          <w:szCs w:val="20"/>
        </w:rPr>
        <w:t xml:space="preserve">The paper from Megan used the ASHRAE GTCD as one of the three dataset we tested. We used three approaches because the ASHRAE GTCD has two major limitations that were not present in the other two database: (1) unreported and uncontrolled accuracy, and in many paper low accuracy and (2) lack of longitudinal effects. We used a database for an highly instrumented and accurate lab experiment at Flexlab and a database for longitudinal measurements in several buildings, so Megan’s paper is better that ASHRAE GTCD for this sentence. </w:t>
      </w:r>
    </w:p>
  </w:comment>
  <w:comment w:id="83" w:author="Stefano Schiavon" w:date="2023-01-14T16:15:00Z" w:initials="SS">
    <w:p w14:paraId="129D729B" w14:textId="6AF1CF0B" w:rsidR="00227E88" w:rsidRDefault="00227E88" w:rsidP="00B20484">
      <w:pPr>
        <w:jc w:val="left"/>
      </w:pPr>
      <w:r>
        <w:rPr>
          <w:rStyle w:val="CommentReference"/>
        </w:rPr>
        <w:annotationRef/>
      </w:r>
      <w:r>
        <w:rPr>
          <w:sz w:val="20"/>
          <w:szCs w:val="20"/>
        </w:rPr>
        <w:t xml:space="preserve">ASHRAE recently update its assumption of still air. It is now set at 0.2 m/s. The results should not change much. </w:t>
      </w:r>
    </w:p>
  </w:comment>
  <w:comment w:id="84" w:author="Arfa Aijazi" w:date="2023-01-14T16:15:00Z" w:initials="AA">
    <w:p w14:paraId="52C9EC7E" w14:textId="77777777" w:rsidR="00227E88" w:rsidRDefault="00227E88" w:rsidP="00B20484">
      <w:pPr>
        <w:jc w:val="left"/>
      </w:pPr>
      <w:r>
        <w:rPr>
          <w:rStyle w:val="CommentReference"/>
        </w:rPr>
        <w:annotationRef/>
      </w:r>
      <w:r>
        <w:rPr>
          <w:sz w:val="20"/>
          <w:szCs w:val="20"/>
        </w:rPr>
        <w:t>What’s the best reference for this value?</w:t>
      </w:r>
    </w:p>
  </w:comment>
  <w:comment w:id="85" w:author="Stefano Schiavon" w:date="2023-02-24T13:30:00Z" w:initials="SS">
    <w:p w14:paraId="551AE16B" w14:textId="77777777" w:rsidR="00D56AFD" w:rsidRDefault="00D56AFD" w:rsidP="009163BA">
      <w:pPr>
        <w:jc w:val="left"/>
      </w:pPr>
      <w:r>
        <w:rPr>
          <w:rStyle w:val="CommentReference"/>
        </w:rPr>
        <w:annotationRef/>
      </w:r>
      <w:r>
        <w:rPr>
          <w:sz w:val="20"/>
          <w:szCs w:val="20"/>
        </w:rPr>
        <w:t xml:space="preserve">ASHRAE 55, use 0.2 m/s as still air. So you can use that reference for it. </w:t>
      </w:r>
    </w:p>
  </w:comment>
  <w:comment w:id="86" w:author="Arfa Aijazi" w:date="2023-01-14T16:15:00Z" w:initials="AA">
    <w:p w14:paraId="42486F45" w14:textId="570E005F" w:rsidR="00227E88" w:rsidRDefault="00227E88" w:rsidP="00B20484">
      <w:pPr>
        <w:jc w:val="left"/>
      </w:pPr>
      <w:r>
        <w:rPr>
          <w:rStyle w:val="CommentReference"/>
        </w:rPr>
        <w:annotationRef/>
      </w:r>
      <w:r>
        <w:rPr>
          <w:sz w:val="20"/>
          <w:szCs w:val="20"/>
        </w:rPr>
        <w:t>Would ASHRAE Fundamentals be the best reference for this value?</w:t>
      </w:r>
    </w:p>
  </w:comment>
  <w:comment w:id="87" w:author="Thomas Parkinson" w:date="2023-01-14T16:15:00Z" w:initials="TP">
    <w:p w14:paraId="7BD54DF0" w14:textId="77777777" w:rsidR="00227E88" w:rsidRDefault="00227E88" w:rsidP="00B20484">
      <w:pPr>
        <w:jc w:val="left"/>
      </w:pPr>
      <w:r>
        <w:rPr>
          <w:rStyle w:val="CommentReference"/>
        </w:rPr>
        <w:annotationRef/>
      </w:r>
      <w:r>
        <w:rPr>
          <w:sz w:val="20"/>
          <w:szCs w:val="20"/>
        </w:rPr>
        <w:t>I think Std55 has that</w:t>
      </w:r>
    </w:p>
  </w:comment>
  <w:comment w:id="88" w:author="Stefano Schiavon" w:date="2023-02-24T13:30:00Z" w:initials="SS">
    <w:p w14:paraId="4CD7D172" w14:textId="77777777" w:rsidR="00D56AFD" w:rsidRDefault="00D56AFD" w:rsidP="009E29D4">
      <w:pPr>
        <w:jc w:val="left"/>
      </w:pPr>
      <w:r>
        <w:rPr>
          <w:rStyle w:val="CommentReference"/>
        </w:rPr>
        <w:annotationRef/>
      </w:r>
      <w:r>
        <w:rPr>
          <w:sz w:val="20"/>
          <w:szCs w:val="20"/>
        </w:rPr>
        <w:t>Yes,  Std55 has it</w:t>
      </w:r>
    </w:p>
  </w:comment>
  <w:comment w:id="94" w:author="Arfa Aijazi" w:date="2023-01-14T16:15:00Z" w:initials="AA">
    <w:p w14:paraId="603DF958" w14:textId="73FF4F80" w:rsidR="00227E88" w:rsidRDefault="00227E88" w:rsidP="00B20484">
      <w:pPr>
        <w:jc w:val="left"/>
      </w:pPr>
      <w:r>
        <w:rPr>
          <w:rStyle w:val="CommentReference"/>
        </w:rPr>
        <w:annotationRef/>
      </w:r>
      <w:r>
        <w:rPr>
          <w:sz w:val="20"/>
          <w:szCs w:val="20"/>
        </w:rPr>
        <w:t>To be completed according to CBE guidelines and best practices</w:t>
      </w:r>
    </w:p>
  </w:comment>
  <w:comment w:id="98" w:author="Arfa Aijazi" w:date="2023-01-14T16:15:00Z" w:initials="AA">
    <w:p w14:paraId="6F975125" w14:textId="5A3F44B2" w:rsidR="00227E88" w:rsidRDefault="00227E88" w:rsidP="00B20484">
      <w:pPr>
        <w:jc w:val="left"/>
      </w:pPr>
      <w:r>
        <w:rPr>
          <w:rStyle w:val="CommentReference"/>
        </w:rPr>
        <w:annotationRef/>
      </w:r>
      <w:r>
        <w:rPr>
          <w:sz w:val="20"/>
          <w:szCs w:val="20"/>
        </w:rPr>
        <w:t>Still needs to structured according to CBE guidelines and best practices</w:t>
      </w:r>
    </w:p>
  </w:comment>
  <w:comment w:id="132" w:author="Stefano Schiavon" w:date="2023-02-24T13:32:00Z" w:initials="SS">
    <w:p w14:paraId="4CEDF439" w14:textId="77777777" w:rsidR="00D56AFD" w:rsidRDefault="00D56AFD" w:rsidP="00887FB4">
      <w:pPr>
        <w:jc w:val="left"/>
      </w:pPr>
      <w:r>
        <w:rPr>
          <w:rStyle w:val="CommentReference"/>
        </w:rPr>
        <w:annotationRef/>
      </w:r>
      <w:r>
        <w:rPr>
          <w:sz w:val="20"/>
          <w:szCs w:val="20"/>
        </w:rPr>
        <w:t xml:space="preserve">Report DOI consistently, or in all the references is available or not. </w:t>
      </w:r>
    </w:p>
  </w:comment>
  <w:comment w:id="226" w:author="Stefano Schiavon" w:date="2023-02-24T13:33:00Z" w:initials="SS">
    <w:p w14:paraId="280E098C" w14:textId="77777777" w:rsidR="0075710F" w:rsidRDefault="0075710F" w:rsidP="00AC4223">
      <w:pPr>
        <w:jc w:val="left"/>
      </w:pPr>
      <w:r>
        <w:rPr>
          <w:rStyle w:val="CommentReference"/>
        </w:rPr>
        <w:annotationRef/>
      </w:r>
      <w:r>
        <w:rPr>
          <w:sz w:val="20"/>
          <w:szCs w:val="20"/>
        </w:rPr>
        <w:t>Remove</w:t>
      </w:r>
    </w:p>
  </w:comment>
  <w:comment w:id="263" w:author="Stefano Schiavon" w:date="2023-02-24T11:21:00Z" w:initials="SS">
    <w:p w14:paraId="27707297" w14:textId="6C813A0C" w:rsidR="00751038" w:rsidRDefault="00751038" w:rsidP="00FC14BC">
      <w:pPr>
        <w:jc w:val="left"/>
      </w:pPr>
      <w:r>
        <w:rPr>
          <w:rStyle w:val="CommentReference"/>
        </w:rPr>
        <w:annotationRef/>
      </w:r>
      <w:r>
        <w:rPr>
          <w:sz w:val="20"/>
          <w:szCs w:val="20"/>
        </w:rPr>
        <w:t>Paper info are missing:</w:t>
      </w:r>
    </w:p>
    <w:p w14:paraId="1FE8C78D" w14:textId="77777777" w:rsidR="00751038" w:rsidRDefault="00751038" w:rsidP="00FC14BC">
      <w:pPr>
        <w:jc w:val="left"/>
      </w:pPr>
      <w:r>
        <w:rPr>
          <w:sz w:val="20"/>
          <w:szCs w:val="20"/>
        </w:rPr>
        <w:t>Tanabe, S., Edward A. Arens, Fred Bauman, H. Zhang, and T. Madsen. “Evaluating Thermal Environments by Using a Thermal Manikin with Controlled Skin Surface Temperature.” ASHRAE Transactions 100, no. Part 1 (1994): 39–48.</w:t>
      </w:r>
    </w:p>
    <w:p w14:paraId="3F0EDB48" w14:textId="77777777" w:rsidR="00751038" w:rsidRDefault="00751038" w:rsidP="00FC14BC">
      <w:pPr>
        <w:jc w:val="left"/>
      </w:pPr>
    </w:p>
  </w:comment>
  <w:comment w:id="389" w:author="Thomas Parkinson" w:date="2023-01-16T12:19:00Z" w:initials="TP">
    <w:p w14:paraId="29D431DA" w14:textId="5E569F2A" w:rsidR="00EC3164" w:rsidRDefault="00EC3164" w:rsidP="00AE3E69">
      <w:pPr>
        <w:jc w:val="left"/>
      </w:pPr>
      <w:r>
        <w:rPr>
          <w:rStyle w:val="CommentReference"/>
        </w:rPr>
        <w:annotationRef/>
      </w:r>
      <w:r>
        <w:rPr>
          <w:sz w:val="20"/>
          <w:szCs w:val="20"/>
        </w:rPr>
        <w:t xml:space="preserve">Hui: should we acknowledge Thomas Hirn’s help for your study? You can decide. </w:t>
      </w:r>
    </w:p>
  </w:comment>
  <w:comment w:id="398" w:author="Stefano Schiavon" w:date="2023-01-14T16:15:00Z" w:initials="SS">
    <w:p w14:paraId="3D8A25A5" w14:textId="61498ACA" w:rsidR="00227E88" w:rsidRDefault="00227E88" w:rsidP="0084123E">
      <w:pPr>
        <w:jc w:val="left"/>
      </w:pPr>
      <w:r>
        <w:rPr>
          <w:rStyle w:val="CommentReference"/>
        </w:rPr>
        <w:annotationRef/>
      </w:r>
      <w:r>
        <w:rPr>
          <w:sz w:val="20"/>
          <w:szCs w:val="20"/>
        </w:rPr>
        <w:t>It s a figure, you do not need to specify that is an “illustration”</w:t>
      </w:r>
    </w:p>
  </w:comment>
  <w:comment w:id="404" w:author="Stefano Schiavon" w:date="2023-01-14T16:15:00Z" w:initials="SS">
    <w:p w14:paraId="10DEFD47" w14:textId="77777777" w:rsidR="00227E88" w:rsidRDefault="00227E88" w:rsidP="00C83AC6">
      <w:pPr>
        <w:jc w:val="left"/>
      </w:pPr>
      <w:r>
        <w:rPr>
          <w:rStyle w:val="CommentReference"/>
        </w:rPr>
        <w:annotationRef/>
      </w:r>
      <w:r>
        <w:rPr>
          <w:sz w:val="20"/>
          <w:szCs w:val="20"/>
        </w:rPr>
        <w:t>As far as I know, there is not need to specify the software used. See example in:</w:t>
      </w:r>
      <w:hyperlink r:id="rId3" w:history="1">
        <w:r w:rsidRPr="00CC6ED8">
          <w:rPr>
            <w:rStyle w:val="Hyperlink"/>
            <w:sz w:val="20"/>
            <w:szCs w:val="20"/>
          </w:rPr>
          <w:t>https://www.nature.com/articles/s41560-022-00997-9</w:t>
        </w:r>
      </w:hyperlink>
      <w:r>
        <w:rPr>
          <w:sz w:val="20"/>
          <w:szCs w:val="20"/>
        </w:rPr>
        <w:t xml:space="preserve"> and </w:t>
      </w:r>
      <w:hyperlink r:id="rId4" w:history="1">
        <w:r w:rsidRPr="00CC6ED8">
          <w:rPr>
            <w:rStyle w:val="Hyperlink"/>
            <w:sz w:val="20"/>
            <w:szCs w:val="20"/>
          </w:rPr>
          <w:t>https://www.nature.com/articles/s41560-022-01148-w</w:t>
        </w:r>
      </w:hyperlink>
    </w:p>
    <w:p w14:paraId="55A73A0C" w14:textId="77777777" w:rsidR="00227E88" w:rsidRDefault="00227E88" w:rsidP="00C83AC6">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B6D985" w15:done="1"/>
  <w15:commentEx w15:paraId="7EC09D68" w15:paraIdParent="35B6D985" w15:done="1"/>
  <w15:commentEx w15:paraId="0AAF7B1E" w15:paraIdParent="35B6D985" w15:done="1"/>
  <w15:commentEx w15:paraId="04606F1C" w15:done="1"/>
  <w15:commentEx w15:paraId="188B80BA" w15:done="1"/>
  <w15:commentEx w15:paraId="003343F0" w15:done="1"/>
  <w15:commentEx w15:paraId="5493AFB4" w15:done="0"/>
  <w15:commentEx w15:paraId="0385AA3A" w15:paraIdParent="5493AFB4" w15:done="0"/>
  <w15:commentEx w15:paraId="3CE9DDD2" w15:done="1"/>
  <w15:commentEx w15:paraId="36135A5D" w15:paraIdParent="3CE9DDD2" w15:done="1"/>
  <w15:commentEx w15:paraId="1F11206D" w15:paraIdParent="3CE9DDD2" w15:done="1"/>
  <w15:commentEx w15:paraId="43F60BF9" w15:done="1"/>
  <w15:commentEx w15:paraId="4FD70623" w15:paraIdParent="43F60BF9" w15:done="1"/>
  <w15:commentEx w15:paraId="55D49746" w15:paraIdParent="43F60BF9" w15:done="1"/>
  <w15:commentEx w15:paraId="04EF31F3" w15:done="1"/>
  <w15:commentEx w15:paraId="60FC3A47" w15:done="1"/>
  <w15:commentEx w15:paraId="74A1FCBB" w15:paraIdParent="60FC3A47" w15:done="1"/>
  <w15:commentEx w15:paraId="5AEC7825" w15:done="1"/>
  <w15:commentEx w15:paraId="701ED8F6" w15:paraIdParent="5AEC7825" w15:done="1"/>
  <w15:commentEx w15:paraId="28301F87" w15:done="1"/>
  <w15:commentEx w15:paraId="59364214" w15:paraIdParent="28301F87" w15:done="1"/>
  <w15:commentEx w15:paraId="34398DF1" w15:done="1"/>
  <w15:commentEx w15:paraId="52E04DAB" w15:done="1"/>
  <w15:commentEx w15:paraId="490C4BAB" w15:paraIdParent="52E04DAB" w15:done="1"/>
  <w15:commentEx w15:paraId="679C12BF" w15:done="1"/>
  <w15:commentEx w15:paraId="22404678" w15:paraIdParent="679C12BF" w15:done="1"/>
  <w15:commentEx w15:paraId="5BD912C2" w15:paraIdParent="679C12BF" w15:done="1"/>
  <w15:commentEx w15:paraId="24FA489E" w15:done="1"/>
  <w15:commentEx w15:paraId="4AF5EACB" w15:paraIdParent="24FA489E" w15:done="1"/>
  <w15:commentEx w15:paraId="2DD0243F" w15:done="1"/>
  <w15:commentEx w15:paraId="0A6EBFA5" w15:paraIdParent="2DD0243F" w15:done="1"/>
  <w15:commentEx w15:paraId="3C3E41ED" w15:done="0"/>
  <w15:commentEx w15:paraId="3DA02DAF" w15:paraIdParent="3C3E41ED" w15:done="0"/>
  <w15:commentEx w15:paraId="646E9841" w15:paraIdParent="3C3E41ED" w15:done="0"/>
  <w15:commentEx w15:paraId="6B768392" w15:done="1"/>
  <w15:commentEx w15:paraId="634E7E6A" w15:done="1"/>
  <w15:commentEx w15:paraId="2C87DD39" w15:done="1"/>
  <w15:commentEx w15:paraId="5F6D62C5" w15:done="1"/>
  <w15:commentEx w15:paraId="310C0F6B" w15:paraIdParent="5F6D62C5" w15:done="1"/>
  <w15:commentEx w15:paraId="63119320" w15:paraIdParent="5F6D62C5" w15:done="1"/>
  <w15:commentEx w15:paraId="6BE9C6C5" w15:done="1"/>
  <w15:commentEx w15:paraId="0802C865" w15:done="1"/>
  <w15:commentEx w15:paraId="0F2E75CF" w15:done="1"/>
  <w15:commentEx w15:paraId="6D3A4743" w15:done="1"/>
  <w15:commentEx w15:paraId="7A291A46" w15:done="1"/>
  <w15:commentEx w15:paraId="2A3A5C19" w15:done="1"/>
  <w15:commentEx w15:paraId="0A548E1E" w15:done="1"/>
  <w15:commentEx w15:paraId="1E881132" w15:done="1"/>
  <w15:commentEx w15:paraId="151333C8" w15:paraIdParent="1E881132" w15:done="1"/>
  <w15:commentEx w15:paraId="2B0BF185" w15:paraIdParent="1E881132" w15:done="1"/>
  <w15:commentEx w15:paraId="129D729B" w15:done="1"/>
  <w15:commentEx w15:paraId="52C9EC7E" w15:done="1"/>
  <w15:commentEx w15:paraId="551AE16B" w15:paraIdParent="52C9EC7E" w15:done="1"/>
  <w15:commentEx w15:paraId="42486F45" w15:done="1"/>
  <w15:commentEx w15:paraId="7BD54DF0" w15:paraIdParent="42486F45" w15:done="1"/>
  <w15:commentEx w15:paraId="4CD7D172" w15:paraIdParent="42486F45" w15:done="1"/>
  <w15:commentEx w15:paraId="603DF958" w15:done="0"/>
  <w15:commentEx w15:paraId="6F975125" w15:done="1"/>
  <w15:commentEx w15:paraId="4CEDF439" w15:done="0"/>
  <w15:commentEx w15:paraId="280E098C" w15:done="0"/>
  <w15:commentEx w15:paraId="3F0EDB48" w15:done="0"/>
  <w15:commentEx w15:paraId="29D431DA" w15:done="1"/>
  <w15:commentEx w15:paraId="3D8A25A5" w15:done="1"/>
  <w15:commentEx w15:paraId="55A73A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2F762" w16cex:dateUtc="2022-12-25T21:22:00Z"/>
  <w16cex:commentExtensible w16cex:durableId="2763C9A8" w16cex:dateUtc="2023-01-06T23:36:00Z"/>
  <w16cex:commentExtensible w16cex:durableId="27A3011E" w16cex:dateUtc="2023-02-24T17:25:00Z"/>
  <w16cex:commentExtensible w16cex:durableId="27A313C9" w16cex:dateUtc="2023-02-24T18:45:00Z"/>
  <w16cex:commentExtensible w16cex:durableId="27A314A7" w16cex:dateUtc="2023-02-24T18:49:00Z"/>
  <w16cex:commentExtensible w16cex:durableId="27A31928" w16cex:dateUtc="2023-02-24T19:08:00Z"/>
  <w16cex:commentExtensible w16cex:durableId="27A31AFD" w16cex:dateUtc="2023-02-24T19:16:00Z"/>
  <w16cex:commentExtensible w16cex:durableId="27A5B053" w16cex:dateUtc="2023-02-26T18:17:00Z"/>
  <w16cex:commentExtensible w16cex:durableId="276FB7AA" w16cex:dateUtc="2023-01-16T00:46:00Z"/>
  <w16cex:commentExtensible w16cex:durableId="276FB7CF" w16cex:dateUtc="2023-01-16T00:47:00Z"/>
  <w16cex:commentExtensible w16cex:durableId="27A31B37" w16cex:dateUtc="2023-02-24T19:17:00Z"/>
  <w16cex:commentExtensible w16cex:durableId="276FB8C0" w16cex:dateUtc="2023-01-16T00:51:00Z"/>
  <w16cex:commentExtensible w16cex:durableId="27A31BF9" w16cex:dateUtc="2023-02-24T19:20:00Z"/>
  <w16cex:commentExtensible w16cex:durableId="274B0EF8" w16cex:dateUtc="2022-12-20T00:25:00Z"/>
  <w16cex:commentExtensible w16cex:durableId="276FB93F" w16cex:dateUtc="2023-01-16T00:53:00Z"/>
  <w16cex:commentExtensible w16cex:durableId="276FBACB" w16cex:dateUtc="2023-01-16T01:00:00Z"/>
  <w16cex:commentExtensible w16cex:durableId="276FB9A3" w16cex:dateUtc="2023-01-16T00:55:00Z"/>
  <w16cex:commentExtensible w16cex:durableId="2755AD4E" w16cex:dateUtc="2022-12-20T00:55:00Z"/>
  <w16cex:commentExtensible w16cex:durableId="2755AD4D" w16cex:dateUtc="2022-12-25T18:39:00Z"/>
  <w16cex:commentExtensible w16cex:durableId="2756AB1B" w16cex:dateUtc="2022-12-28T16:46:00Z"/>
  <w16cex:commentExtensible w16cex:durableId="27A33737" w16cex:dateUtc="2023-02-24T21:16:00Z"/>
  <w16cex:commentExtensible w16cex:durableId="27A5B1CA" w16cex:dateUtc="2023-02-26T18:24:00Z"/>
  <w16cex:commentExtensible w16cex:durableId="276FBC37" w16cex:dateUtc="2023-01-16T01:06:00Z"/>
  <w16cex:commentExtensible w16cex:durableId="276FBC51" w16cex:dateUtc="2023-01-16T01:06:00Z"/>
  <w16cex:commentExtensible w16cex:durableId="27A33382" w16cex:dateUtc="2023-02-24T21:00:00Z"/>
  <w16cex:commentExtensible w16cex:durableId="276FBDC8" w16cex:dateUtc="2023-01-16T01:12:00Z"/>
  <w16cex:commentExtensible w16cex:durableId="276FBD5A" w16cex:dateUtc="2023-01-16T01:11:00Z"/>
  <w16cex:commentExtensible w16cex:durableId="276FBD7C" w16cex:dateUtc="2023-01-16T01:11:00Z"/>
  <w16cex:commentExtensible w16cex:durableId="27A324A7" w16cex:dateUtc="2023-02-24T19:57:00Z"/>
  <w16cex:commentExtensible w16cex:durableId="27A5B25A" w16cex:dateUtc="2023-02-26T18:26:00Z"/>
  <w16cex:commentExtensible w16cex:durableId="28115707" w16cex:dateUtc="2023-05-19T06:01:00Z"/>
  <w16cex:commentExtensible w16cex:durableId="276FBE0E" w16cex:dateUtc="2023-01-16T01:14:00Z"/>
  <w16cex:commentExtensible w16cex:durableId="274C420C" w16cex:dateUtc="2022-12-20T22:15:00Z"/>
  <w16cex:commentExtensible w16cex:durableId="276FBE52" w16cex:dateUtc="2023-01-16T01:15:00Z"/>
  <w16cex:commentExtensible w16cex:durableId="27A32947" w16cex:dateUtc="2023-02-24T20:17:00Z"/>
  <w16cex:commentExtensible w16cex:durableId="27A5B449" w16cex:dateUtc="2023-02-26T18:34:00Z"/>
  <w16cex:commentExtensible w16cex:durableId="281157ED" w16cex:dateUtc="2023-05-19T06:05:00Z"/>
  <w16cex:commentExtensible w16cex:durableId="27A3361C" w16cex:dateUtc="2023-02-24T21:11:00Z"/>
  <w16cex:commentExtensible w16cex:durableId="274C5527" w16cex:dateUtc="2022-12-20T23:37:00Z"/>
  <w16cex:commentExtensible w16cex:durableId="274C557B" w16cex:dateUtc="2022-12-20T23:38:00Z"/>
  <w16cex:commentExtensible w16cex:durableId="274ED3F6" w16cex:dateUtc="2022-12-22T21:02:00Z"/>
  <w16cex:commentExtensible w16cex:durableId="275451A1" w16cex:dateUtc="2022-12-26T22:00:00Z"/>
  <w16cex:commentExtensible w16cex:durableId="274ED29D" w16cex:dateUtc="2022-12-22T20:57:00Z"/>
  <w16cex:commentExtensible w16cex:durableId="274ED7FA" w16cex:dateUtc="2022-12-22T21:19:00Z"/>
  <w16cex:commentExtensible w16cex:durableId="274EDC8A" w16cex:dateUtc="2022-12-22T21:39:00Z"/>
  <w16cex:commentExtensible w16cex:durableId="275480AA" w16cex:dateUtc="2022-12-27T01:20:00Z"/>
  <w16cex:commentExtensible w16cex:durableId="27A33A40" w16cex:dateUtc="2023-02-24T21:29:00Z"/>
  <w16cex:commentExtensible w16cex:durableId="274EDCCC" w16cex:dateUtc="2022-12-22T21:40:00Z"/>
  <w16cex:commentExtensible w16cex:durableId="2754A511" w16cex:dateUtc="2022-12-27T03:56:00Z"/>
  <w16cex:commentExtensible w16cex:durableId="27A33A93" w16cex:dateUtc="2023-02-24T21:30:00Z"/>
  <w16cex:commentExtensible w16cex:durableId="2754A52F" w16cex:dateUtc="2022-12-27T03:56:00Z"/>
  <w16cex:commentExtensible w16cex:durableId="276403D7" w16cex:dateUtc="2023-01-07T03:44:00Z"/>
  <w16cex:commentExtensible w16cex:durableId="27A33A74" w16cex:dateUtc="2023-02-24T21:30:00Z"/>
  <w16cex:commentExtensible w16cex:durableId="2756AD33" w16cex:dateUtc="2022-12-28T16:55:00Z"/>
  <w16cex:commentExtensible w16cex:durableId="2756ABE4" w16cex:dateUtc="2022-12-28T16:49:00Z"/>
  <w16cex:commentExtensible w16cex:durableId="27A33B04" w16cex:dateUtc="2023-02-24T21:32:00Z"/>
  <w16cex:commentExtensible w16cex:durableId="27A33B3F" w16cex:dateUtc="2023-02-24T21:33:00Z"/>
  <w16cex:commentExtensible w16cex:durableId="27A31C53" w16cex:dateUtc="2023-02-24T19:21:00Z"/>
  <w16cex:commentExtensible w16cex:durableId="276FBF68" w16cex:dateUtc="2023-01-16T01:19:00Z"/>
  <w16cex:commentExtensible w16cex:durableId="2755D2E6" w16cex:dateUtc="2022-12-20T23:25:00Z"/>
  <w16cex:commentExtensible w16cex:durableId="2756B7AF" w16cex:dateUtc="2022-12-20T2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B6D985" w16cid:durableId="2752F762"/>
  <w16cid:commentId w16cid:paraId="7EC09D68" w16cid:durableId="2763C9A8"/>
  <w16cid:commentId w16cid:paraId="0AAF7B1E" w16cid:durableId="27A3011E"/>
  <w16cid:commentId w16cid:paraId="04606F1C" w16cid:durableId="27A313C9"/>
  <w16cid:commentId w16cid:paraId="188B80BA" w16cid:durableId="27A314A7"/>
  <w16cid:commentId w16cid:paraId="003343F0" w16cid:durableId="27A31928"/>
  <w16cid:commentId w16cid:paraId="5493AFB4" w16cid:durableId="27A31AFD"/>
  <w16cid:commentId w16cid:paraId="0385AA3A" w16cid:durableId="27A5B053"/>
  <w16cid:commentId w16cid:paraId="3CE9DDD2" w16cid:durableId="276FB7AA"/>
  <w16cid:commentId w16cid:paraId="36135A5D" w16cid:durableId="276FB7CF"/>
  <w16cid:commentId w16cid:paraId="1F11206D" w16cid:durableId="27A31B37"/>
  <w16cid:commentId w16cid:paraId="43F60BF9" w16cid:durableId="276FB6AE"/>
  <w16cid:commentId w16cid:paraId="4FD70623" w16cid:durableId="276FB8C0"/>
  <w16cid:commentId w16cid:paraId="55D49746" w16cid:durableId="27A31BF9"/>
  <w16cid:commentId w16cid:paraId="04EF31F3" w16cid:durableId="274B0EF8"/>
  <w16cid:commentId w16cid:paraId="60FC3A47" w16cid:durableId="276FB93F"/>
  <w16cid:commentId w16cid:paraId="74A1FCBB" w16cid:durableId="276FBACB"/>
  <w16cid:commentId w16cid:paraId="5AEC7825" w16cid:durableId="276FB6B2"/>
  <w16cid:commentId w16cid:paraId="701ED8F6" w16cid:durableId="276FB9A3"/>
  <w16cid:commentId w16cid:paraId="28301F87" w16cid:durableId="2755AD4E"/>
  <w16cid:commentId w16cid:paraId="59364214" w16cid:durableId="2755AD4D"/>
  <w16cid:commentId w16cid:paraId="34398DF1" w16cid:durableId="2756AB1B"/>
  <w16cid:commentId w16cid:paraId="52E04DAB" w16cid:durableId="27A33737"/>
  <w16cid:commentId w16cid:paraId="490C4BAB" w16cid:durableId="27A5B1CA"/>
  <w16cid:commentId w16cid:paraId="679C12BF" w16cid:durableId="276FBC37"/>
  <w16cid:commentId w16cid:paraId="22404678" w16cid:durableId="276FBC51"/>
  <w16cid:commentId w16cid:paraId="5BD912C2" w16cid:durableId="27A33382"/>
  <w16cid:commentId w16cid:paraId="24FA489E" w16cid:durableId="276FB6B7"/>
  <w16cid:commentId w16cid:paraId="4AF5EACB" w16cid:durableId="276FBDC8"/>
  <w16cid:commentId w16cid:paraId="2DD0243F" w16cid:durableId="276FBD5A"/>
  <w16cid:commentId w16cid:paraId="0A6EBFA5" w16cid:durableId="276FBD7C"/>
  <w16cid:commentId w16cid:paraId="3C3E41ED" w16cid:durableId="27A324A7"/>
  <w16cid:commentId w16cid:paraId="3DA02DAF" w16cid:durableId="27A5B25A"/>
  <w16cid:commentId w16cid:paraId="646E9841" w16cid:durableId="28115707"/>
  <w16cid:commentId w16cid:paraId="6B768392" w16cid:durableId="276FBE0E"/>
  <w16cid:commentId w16cid:paraId="634E7E6A" w16cid:durableId="274C420C"/>
  <w16cid:commentId w16cid:paraId="2C87DD39" w16cid:durableId="276FBE52"/>
  <w16cid:commentId w16cid:paraId="5F6D62C5" w16cid:durableId="27A32947"/>
  <w16cid:commentId w16cid:paraId="310C0F6B" w16cid:durableId="27A5B449"/>
  <w16cid:commentId w16cid:paraId="63119320" w16cid:durableId="281157ED"/>
  <w16cid:commentId w16cid:paraId="6BE9C6C5" w16cid:durableId="27A3361C"/>
  <w16cid:commentId w16cid:paraId="0802C865" w16cid:durableId="274C5527"/>
  <w16cid:commentId w16cid:paraId="0F2E75CF" w16cid:durableId="274C557B"/>
  <w16cid:commentId w16cid:paraId="6D3A4743" w16cid:durableId="274ED3F6"/>
  <w16cid:commentId w16cid:paraId="7A291A46" w16cid:durableId="275451A1"/>
  <w16cid:commentId w16cid:paraId="2A3A5C19" w16cid:durableId="274ED29D"/>
  <w16cid:commentId w16cid:paraId="0A548E1E" w16cid:durableId="274ED7FA"/>
  <w16cid:commentId w16cid:paraId="1E881132" w16cid:durableId="274EDC8A"/>
  <w16cid:commentId w16cid:paraId="151333C8" w16cid:durableId="275480AA"/>
  <w16cid:commentId w16cid:paraId="2B0BF185" w16cid:durableId="27A33A40"/>
  <w16cid:commentId w16cid:paraId="129D729B" w16cid:durableId="274EDCCC"/>
  <w16cid:commentId w16cid:paraId="52C9EC7E" w16cid:durableId="2754A511"/>
  <w16cid:commentId w16cid:paraId="551AE16B" w16cid:durableId="27A33A93"/>
  <w16cid:commentId w16cid:paraId="42486F45" w16cid:durableId="2754A52F"/>
  <w16cid:commentId w16cid:paraId="7BD54DF0" w16cid:durableId="276403D7"/>
  <w16cid:commentId w16cid:paraId="4CD7D172" w16cid:durableId="27A33A74"/>
  <w16cid:commentId w16cid:paraId="603DF958" w16cid:durableId="2756AD33"/>
  <w16cid:commentId w16cid:paraId="6F975125" w16cid:durableId="2756ABE4"/>
  <w16cid:commentId w16cid:paraId="4CEDF439" w16cid:durableId="27A33B04"/>
  <w16cid:commentId w16cid:paraId="280E098C" w16cid:durableId="27A33B3F"/>
  <w16cid:commentId w16cid:paraId="3F0EDB48" w16cid:durableId="27A31C53"/>
  <w16cid:commentId w16cid:paraId="29D431DA" w16cid:durableId="276FBF68"/>
  <w16cid:commentId w16cid:paraId="3D8A25A5" w16cid:durableId="2755D2E6"/>
  <w16cid:commentId w16cid:paraId="55A73A0C" w16cid:durableId="2756B7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2A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om.parkinson@berkeley.edu::7b089278-6165-40e5-a3a4-648c3cb20f85"/>
  </w15:person>
  <w15:person w15:author="Stefano Schiavon">
    <w15:presenceInfo w15:providerId="None" w15:userId="Stefano Schiavon"/>
  </w15:person>
  <w15:person w15:author="Thomas Parkinson [2]">
    <w15:presenceInfo w15:providerId="AD" w15:userId="S::tom.parkinson@BERKELEY.EDU::7b089278-6165-40e5-a3a4-648c3cb2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25846"/>
    <w:rsid w:val="000311DB"/>
    <w:rsid w:val="00040BE4"/>
    <w:rsid w:val="00046A7D"/>
    <w:rsid w:val="00050481"/>
    <w:rsid w:val="00050CB2"/>
    <w:rsid w:val="00070C4D"/>
    <w:rsid w:val="00071641"/>
    <w:rsid w:val="000777C3"/>
    <w:rsid w:val="000A1C92"/>
    <w:rsid w:val="000B0477"/>
    <w:rsid w:val="000C72EE"/>
    <w:rsid w:val="000D2C08"/>
    <w:rsid w:val="000E5263"/>
    <w:rsid w:val="000F1229"/>
    <w:rsid w:val="00104816"/>
    <w:rsid w:val="00105E3B"/>
    <w:rsid w:val="0011443F"/>
    <w:rsid w:val="00114AAF"/>
    <w:rsid w:val="00147501"/>
    <w:rsid w:val="001658C9"/>
    <w:rsid w:val="001662A1"/>
    <w:rsid w:val="00183113"/>
    <w:rsid w:val="00187EDA"/>
    <w:rsid w:val="001B2BF7"/>
    <w:rsid w:val="001C1EBD"/>
    <w:rsid w:val="001D7C13"/>
    <w:rsid w:val="001E5C84"/>
    <w:rsid w:val="001F66F4"/>
    <w:rsid w:val="00213C73"/>
    <w:rsid w:val="00227E88"/>
    <w:rsid w:val="0023313F"/>
    <w:rsid w:val="00235A5A"/>
    <w:rsid w:val="00242493"/>
    <w:rsid w:val="0024337D"/>
    <w:rsid w:val="00283883"/>
    <w:rsid w:val="002A263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142FF"/>
    <w:rsid w:val="00416536"/>
    <w:rsid w:val="004253E5"/>
    <w:rsid w:val="00446A4F"/>
    <w:rsid w:val="004749BE"/>
    <w:rsid w:val="004A3A32"/>
    <w:rsid w:val="004C2C72"/>
    <w:rsid w:val="004D74F8"/>
    <w:rsid w:val="004E5290"/>
    <w:rsid w:val="004F7E72"/>
    <w:rsid w:val="004F7F1A"/>
    <w:rsid w:val="00501060"/>
    <w:rsid w:val="00503764"/>
    <w:rsid w:val="00503E4D"/>
    <w:rsid w:val="005215B8"/>
    <w:rsid w:val="00527503"/>
    <w:rsid w:val="00531E1E"/>
    <w:rsid w:val="00533CC8"/>
    <w:rsid w:val="00561F98"/>
    <w:rsid w:val="005951D7"/>
    <w:rsid w:val="005964D7"/>
    <w:rsid w:val="005A0458"/>
    <w:rsid w:val="005A1BEF"/>
    <w:rsid w:val="005D436F"/>
    <w:rsid w:val="005E7647"/>
    <w:rsid w:val="006005ED"/>
    <w:rsid w:val="006212FB"/>
    <w:rsid w:val="00644C33"/>
    <w:rsid w:val="00644DB8"/>
    <w:rsid w:val="00657CA8"/>
    <w:rsid w:val="0067340E"/>
    <w:rsid w:val="00693711"/>
    <w:rsid w:val="00696567"/>
    <w:rsid w:val="006D0622"/>
    <w:rsid w:val="006E4A2D"/>
    <w:rsid w:val="00711CDA"/>
    <w:rsid w:val="00723ED9"/>
    <w:rsid w:val="007268F9"/>
    <w:rsid w:val="007340F6"/>
    <w:rsid w:val="0074369D"/>
    <w:rsid w:val="00751038"/>
    <w:rsid w:val="00751670"/>
    <w:rsid w:val="0075710F"/>
    <w:rsid w:val="007610A8"/>
    <w:rsid w:val="007A0889"/>
    <w:rsid w:val="007B66CB"/>
    <w:rsid w:val="007D0E8C"/>
    <w:rsid w:val="007D128D"/>
    <w:rsid w:val="007E6B76"/>
    <w:rsid w:val="007F2B56"/>
    <w:rsid w:val="008019C3"/>
    <w:rsid w:val="00810380"/>
    <w:rsid w:val="0082218C"/>
    <w:rsid w:val="008273CF"/>
    <w:rsid w:val="00836915"/>
    <w:rsid w:val="008374B8"/>
    <w:rsid w:val="0084123E"/>
    <w:rsid w:val="00861ACB"/>
    <w:rsid w:val="00863756"/>
    <w:rsid w:val="00867761"/>
    <w:rsid w:val="00872113"/>
    <w:rsid w:val="00877F00"/>
    <w:rsid w:val="00881B2F"/>
    <w:rsid w:val="008920CF"/>
    <w:rsid w:val="008A3CA2"/>
    <w:rsid w:val="008A7AE4"/>
    <w:rsid w:val="008B0944"/>
    <w:rsid w:val="008E557D"/>
    <w:rsid w:val="00906D08"/>
    <w:rsid w:val="009107BE"/>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902C5"/>
    <w:rsid w:val="00A94109"/>
    <w:rsid w:val="00AB3AD3"/>
    <w:rsid w:val="00AC3DB7"/>
    <w:rsid w:val="00AC4FEA"/>
    <w:rsid w:val="00AD2AAE"/>
    <w:rsid w:val="00AD6949"/>
    <w:rsid w:val="00AE081B"/>
    <w:rsid w:val="00AE7BC6"/>
    <w:rsid w:val="00AF1157"/>
    <w:rsid w:val="00AF7DBB"/>
    <w:rsid w:val="00B0241F"/>
    <w:rsid w:val="00B07C94"/>
    <w:rsid w:val="00B20484"/>
    <w:rsid w:val="00B3225C"/>
    <w:rsid w:val="00B44199"/>
    <w:rsid w:val="00B4500C"/>
    <w:rsid w:val="00B518EF"/>
    <w:rsid w:val="00B52057"/>
    <w:rsid w:val="00B54898"/>
    <w:rsid w:val="00B61458"/>
    <w:rsid w:val="00B66776"/>
    <w:rsid w:val="00B877D9"/>
    <w:rsid w:val="00B92ADB"/>
    <w:rsid w:val="00B9330E"/>
    <w:rsid w:val="00BB0BB1"/>
    <w:rsid w:val="00BC21A7"/>
    <w:rsid w:val="00BF1F00"/>
    <w:rsid w:val="00C12724"/>
    <w:rsid w:val="00C312AF"/>
    <w:rsid w:val="00C378BD"/>
    <w:rsid w:val="00C52F0B"/>
    <w:rsid w:val="00C544E9"/>
    <w:rsid w:val="00C559DD"/>
    <w:rsid w:val="00C662FF"/>
    <w:rsid w:val="00C66FF3"/>
    <w:rsid w:val="00C70212"/>
    <w:rsid w:val="00C7721E"/>
    <w:rsid w:val="00C83AC6"/>
    <w:rsid w:val="00C8745F"/>
    <w:rsid w:val="00C90808"/>
    <w:rsid w:val="00CB4AD7"/>
    <w:rsid w:val="00CE4E32"/>
    <w:rsid w:val="00D00EBD"/>
    <w:rsid w:val="00D17F37"/>
    <w:rsid w:val="00D32080"/>
    <w:rsid w:val="00D40FAA"/>
    <w:rsid w:val="00D4127F"/>
    <w:rsid w:val="00D44F6E"/>
    <w:rsid w:val="00D46C83"/>
    <w:rsid w:val="00D46CD4"/>
    <w:rsid w:val="00D56AFD"/>
    <w:rsid w:val="00D730C2"/>
    <w:rsid w:val="00DB714A"/>
    <w:rsid w:val="00DD3B88"/>
    <w:rsid w:val="00DF66D6"/>
    <w:rsid w:val="00E112B3"/>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14522"/>
    <w:rsid w:val="00F15671"/>
    <w:rsid w:val="00F177AB"/>
    <w:rsid w:val="00F239A3"/>
    <w:rsid w:val="00F26F11"/>
    <w:rsid w:val="00F3522F"/>
    <w:rsid w:val="00F5115E"/>
    <w:rsid w:val="00F550D5"/>
    <w:rsid w:val="00F62F70"/>
    <w:rsid w:val="00F81E67"/>
    <w:rsid w:val="00FE0C52"/>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60-022-00997-9" TargetMode="External"/><Relationship Id="rId2" Type="http://schemas.openxmlformats.org/officeDocument/2006/relationships/hyperlink" Target="https://www.globaltimes.cn/content/688162.shtml" TargetMode="External"/><Relationship Id="rId1" Type="http://schemas.openxmlformats.org/officeDocument/2006/relationships/hyperlink" Target="https://www.nature.com/nenergy/submission-guidelines/dbpr" TargetMode="External"/><Relationship Id="rId4" Type="http://schemas.openxmlformats.org/officeDocument/2006/relationships/hyperlink" Target="https://www.nature.com/articles/s41560-022-01148-w"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mailto:schiavon@berkeley.edu"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39085</Words>
  <Characters>222787</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2</cp:revision>
  <dcterms:created xsi:type="dcterms:W3CDTF">2023-05-19T06:59:00Z</dcterms:created>
  <dcterms:modified xsi:type="dcterms:W3CDTF">2023-05-1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Z7P8h5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